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6F7674" w14:textId="77777777" w:rsidR="00E73807" w:rsidRDefault="00E73807" w:rsidP="00E73807">
      <w:pPr>
        <w:pStyle w:val="Heading1"/>
        <w:numPr>
          <w:ilvl w:val="0"/>
          <w:numId w:val="1"/>
        </w:numPr>
      </w:pPr>
      <w:bookmarkStart w:id="0" w:name="_Toc135661559"/>
      <w:bookmarkStart w:id="1" w:name="_Toc135661852"/>
      <w:bookmarkStart w:id="2" w:name="_Toc135661901"/>
      <w:bookmarkStart w:id="3" w:name="_Toc135905468"/>
      <w:r>
        <w:t>Literature Review</w:t>
      </w:r>
      <w:bookmarkEnd w:id="0"/>
      <w:bookmarkEnd w:id="1"/>
      <w:bookmarkEnd w:id="2"/>
      <w:bookmarkEnd w:id="3"/>
    </w:p>
    <w:p w14:paraId="22202BE4" w14:textId="77777777" w:rsidR="00E73807" w:rsidRDefault="00E73807" w:rsidP="00090C32">
      <w:pPr>
        <w:pStyle w:val="Heading2"/>
        <w:numPr>
          <w:ilvl w:val="1"/>
          <w:numId w:val="1"/>
        </w:numPr>
      </w:pPr>
      <w:bookmarkStart w:id="4" w:name="_Toc135661560"/>
      <w:bookmarkStart w:id="5" w:name="_Toc135661853"/>
      <w:bookmarkStart w:id="6" w:name="_Toc135661902"/>
      <w:bookmarkStart w:id="7" w:name="_Toc135905469"/>
      <w:r>
        <w:t>Introduction</w:t>
      </w:r>
      <w:bookmarkEnd w:id="4"/>
      <w:bookmarkEnd w:id="5"/>
      <w:bookmarkEnd w:id="6"/>
      <w:bookmarkEnd w:id="7"/>
      <w:r>
        <w:t xml:space="preserve"> </w:t>
      </w:r>
    </w:p>
    <w:p w14:paraId="47408519" w14:textId="77777777" w:rsidR="00E73807" w:rsidRPr="006659F5" w:rsidRDefault="00E73807" w:rsidP="00E73807">
      <w:r w:rsidRPr="00D76B81">
        <w:t>In this chapter, related works pertinent to the proposal at hand</w:t>
      </w:r>
      <w:r>
        <w:t xml:space="preserve"> focus</w:t>
      </w:r>
      <w:r w:rsidRPr="00D76B81">
        <w:t xml:space="preserve"> on its nature, security issues</w:t>
      </w:r>
      <w:r>
        <w:t>,</w:t>
      </w:r>
      <w:r w:rsidRPr="00D76B81">
        <w:t xml:space="preserve"> and existing gaps</w:t>
      </w:r>
      <w:r>
        <w:t xml:space="preserve"> </w:t>
      </w:r>
      <w:r w:rsidRPr="007E45E3">
        <w:t xml:space="preserve">that contribute to its significance. A conceptual framework will </w:t>
      </w:r>
      <w:r>
        <w:t>map</w:t>
      </w:r>
      <w:r w:rsidRPr="007E45E3">
        <w:t xml:space="preserve"> how the system </w:t>
      </w:r>
      <w:r>
        <w:t>works</w:t>
      </w:r>
      <w:r w:rsidRPr="007E45E3">
        <w:t xml:space="preserve"> and how the </w:t>
      </w:r>
      <w:r>
        <w:t>proposed solution</w:t>
      </w:r>
      <w:r w:rsidRPr="007E45E3">
        <w:t xml:space="preserve"> will fit within it.</w:t>
      </w:r>
    </w:p>
    <w:p w14:paraId="113EDD90" w14:textId="77777777" w:rsidR="00E73807" w:rsidRDefault="00E73807" w:rsidP="00090C32">
      <w:pPr>
        <w:pStyle w:val="Heading2"/>
        <w:numPr>
          <w:ilvl w:val="1"/>
          <w:numId w:val="1"/>
        </w:numPr>
      </w:pPr>
      <w:bookmarkStart w:id="8" w:name="_Toc135661561"/>
      <w:bookmarkStart w:id="9" w:name="_Toc135661854"/>
      <w:bookmarkStart w:id="10" w:name="_Toc135661903"/>
      <w:bookmarkStart w:id="11" w:name="_Toc135905470"/>
      <w:r>
        <w:t>DNS and DNS Spoofing Attacks</w:t>
      </w:r>
      <w:bookmarkEnd w:id="8"/>
      <w:bookmarkEnd w:id="9"/>
      <w:bookmarkEnd w:id="10"/>
      <w:bookmarkEnd w:id="11"/>
    </w:p>
    <w:p w14:paraId="33C689BF" w14:textId="77777777" w:rsidR="00E73807" w:rsidRDefault="00E73807" w:rsidP="00E73807">
      <w:pPr>
        <w:pStyle w:val="Heading3"/>
        <w:numPr>
          <w:ilvl w:val="2"/>
          <w:numId w:val="1"/>
        </w:numPr>
      </w:pPr>
      <w:bookmarkStart w:id="12" w:name="_Toc135661562"/>
      <w:bookmarkStart w:id="13" w:name="_Toc135661855"/>
      <w:bookmarkStart w:id="14" w:name="_Toc135661904"/>
      <w:bookmarkStart w:id="15" w:name="_Toc135905471"/>
      <w:r>
        <w:t>Background of the DNS</w:t>
      </w:r>
      <w:bookmarkEnd w:id="12"/>
      <w:bookmarkEnd w:id="13"/>
      <w:bookmarkEnd w:id="14"/>
      <w:bookmarkEnd w:id="15"/>
    </w:p>
    <w:p w14:paraId="629F3336" w14:textId="77777777" w:rsidR="00E73807" w:rsidRDefault="00E73807" w:rsidP="00E73807">
      <w:r>
        <w:t>T</w:t>
      </w:r>
      <w:r w:rsidRPr="00E03CE2">
        <w:t>o go to a website</w:t>
      </w:r>
      <w:r>
        <w:t xml:space="preserve">, belair.com, </w:t>
      </w:r>
      <w:r w:rsidRPr="00E03CE2">
        <w:t>the DNS server wi</w:t>
      </w:r>
      <w:r>
        <w:t>ll</w:t>
      </w:r>
      <w:r w:rsidRPr="00E03CE2">
        <w:t xml:space="preserve"> search through its database to find a matching IP address</w:t>
      </w:r>
      <w:r>
        <w:t xml:space="preserve"> </w:t>
      </w:r>
      <w:r w:rsidRPr="00E03CE2">
        <w:t>for that domain name, and when</w:t>
      </w:r>
      <w:r>
        <w:t xml:space="preserve"> found,</w:t>
      </w:r>
      <w:r w:rsidRPr="00E03CE2">
        <w:t xml:space="preserve"> it will resolve that domain name to</w:t>
      </w:r>
      <w:r>
        <w:t xml:space="preserve"> </w:t>
      </w:r>
      <w:r w:rsidRPr="00E03CE2">
        <w:t xml:space="preserve">the IP address of the </w:t>
      </w:r>
      <w:r>
        <w:t>Belair</w:t>
      </w:r>
      <w:r w:rsidRPr="00E03CE2">
        <w:t xml:space="preserve"> </w:t>
      </w:r>
      <w:r>
        <w:t>website</w:t>
      </w:r>
      <w:r w:rsidRPr="00E03CE2">
        <w:t>, and once that is done</w:t>
      </w:r>
      <w:r>
        <w:t>,</w:t>
      </w:r>
      <w:r w:rsidRPr="00E03CE2">
        <w:t xml:space="preserve"> then your computer </w:t>
      </w:r>
      <w:r>
        <w:t>can</w:t>
      </w:r>
      <w:r w:rsidRPr="00E03CE2">
        <w:t xml:space="preserve"> communicate with a </w:t>
      </w:r>
      <w:r>
        <w:t xml:space="preserve">Belair </w:t>
      </w:r>
      <w:r w:rsidRPr="00E03CE2">
        <w:t>web server and retrieve the webpage.</w:t>
      </w:r>
      <w:r>
        <w:t xml:space="preserve"> </w:t>
      </w:r>
    </w:p>
    <w:p w14:paraId="107C7BC2" w14:textId="77777777" w:rsidR="00E73807" w:rsidRDefault="00E73807" w:rsidP="00E73807">
      <w:r>
        <w:t>I</w:t>
      </w:r>
      <w:r w:rsidRPr="00E03CE2">
        <w:t xml:space="preserve">f </w:t>
      </w:r>
      <w:r>
        <w:t>the</w:t>
      </w:r>
      <w:r w:rsidRPr="00E03CE2">
        <w:t xml:space="preserve"> web browser</w:t>
      </w:r>
      <w:r>
        <w:t xml:space="preserve"> </w:t>
      </w:r>
      <w:r w:rsidRPr="00E03CE2">
        <w:t>or operating system can't find the IP address in its cache memory, it will</w:t>
      </w:r>
      <w:r>
        <w:t xml:space="preserve"> </w:t>
      </w:r>
      <w:r w:rsidRPr="00E03CE2">
        <w:t xml:space="preserve">send the query to the next level to what is called the </w:t>
      </w:r>
      <w:r w:rsidRPr="006659F5">
        <w:rPr>
          <w:b/>
          <w:bCs/>
        </w:rPr>
        <w:t>resolver server</w:t>
      </w:r>
      <w:r w:rsidRPr="00E03CE2">
        <w:t>. The resolver</w:t>
      </w:r>
      <w:r>
        <w:t xml:space="preserve"> </w:t>
      </w:r>
      <w:r w:rsidRPr="00E03CE2">
        <w:t>server is your Internet service provider</w:t>
      </w:r>
      <w:r>
        <w:t xml:space="preserve"> (ISP)</w:t>
      </w:r>
      <w:r w:rsidRPr="00E03CE2">
        <w:t>, so when the resolver</w:t>
      </w:r>
      <w:r>
        <w:t xml:space="preserve"> </w:t>
      </w:r>
      <w:r w:rsidRPr="00E03CE2">
        <w:t>receives the query, it will check its cache memory to find an IP</w:t>
      </w:r>
      <w:r>
        <w:t xml:space="preserve"> </w:t>
      </w:r>
      <w:r w:rsidRPr="00E03CE2">
        <w:t xml:space="preserve">address for </w:t>
      </w:r>
      <w:r>
        <w:t>belair.com</w:t>
      </w:r>
      <w:r w:rsidRPr="00E03CE2">
        <w:t>, and if it can't find it</w:t>
      </w:r>
      <w:r>
        <w:t xml:space="preserve">, </w:t>
      </w:r>
      <w:r w:rsidRPr="00E03CE2">
        <w:t>it will send the query to the</w:t>
      </w:r>
      <w:r>
        <w:t xml:space="preserve"> </w:t>
      </w:r>
      <w:r w:rsidRPr="00E03CE2">
        <w:t>next level which is the root server.</w:t>
      </w:r>
      <w:r>
        <w:t xml:space="preserve"> </w:t>
      </w:r>
      <w:r w:rsidRPr="00E03CE2">
        <w:t>The root servers are the top or the root of a DNS hierarchy. There are 13 sets of</w:t>
      </w:r>
      <w:r>
        <w:t xml:space="preserve"> </w:t>
      </w:r>
      <w:r w:rsidRPr="00E03CE2">
        <w:t>these root servers, and they are strategically placed around the world,</w:t>
      </w:r>
      <w:r>
        <w:t xml:space="preserve"> </w:t>
      </w:r>
      <w:r w:rsidRPr="00E03CE2">
        <w:t>and they are operated by 12 different organizations and each set of these root</w:t>
      </w:r>
      <w:r>
        <w:t xml:space="preserve"> </w:t>
      </w:r>
      <w:r w:rsidRPr="00E03CE2">
        <w:t xml:space="preserve">servers has </w:t>
      </w:r>
      <w:r>
        <w:t>its</w:t>
      </w:r>
      <w:r w:rsidRPr="00E03CE2">
        <w:t xml:space="preserve"> unique IP address.</w:t>
      </w:r>
      <w:r>
        <w:t xml:space="preserve"> </w:t>
      </w:r>
    </w:p>
    <w:p w14:paraId="12A46C7D" w14:textId="77777777" w:rsidR="00E73807" w:rsidRDefault="00E73807" w:rsidP="00E73807">
      <w:r>
        <w:t>W</w:t>
      </w:r>
      <w:r w:rsidRPr="00E03CE2">
        <w:t>hen the root server receives the</w:t>
      </w:r>
      <w:r>
        <w:t xml:space="preserve"> </w:t>
      </w:r>
      <w:r w:rsidRPr="00E03CE2">
        <w:t xml:space="preserve">query for the IP address for </w:t>
      </w:r>
      <w:r>
        <w:t>belair.com</w:t>
      </w:r>
      <w:r w:rsidRPr="00E03CE2">
        <w:t>, the root server is not going to know</w:t>
      </w:r>
      <w:r>
        <w:t xml:space="preserve"> </w:t>
      </w:r>
      <w:r w:rsidRPr="00E03CE2">
        <w:t>what the IP address is, but the root server does know where to send the</w:t>
      </w:r>
      <w:r>
        <w:t xml:space="preserve"> </w:t>
      </w:r>
      <w:r w:rsidRPr="00E03CE2">
        <w:t xml:space="preserve">resolver to help it find the IP address. </w:t>
      </w:r>
      <w:r>
        <w:t xml:space="preserve">Thus, </w:t>
      </w:r>
      <w:r w:rsidRPr="00E03CE2">
        <w:t>the root server will direct the</w:t>
      </w:r>
      <w:r>
        <w:t xml:space="preserve"> </w:t>
      </w:r>
      <w:r w:rsidRPr="00E03CE2">
        <w:t>resolver to the TLD or top-level domain server for the dot com domain</w:t>
      </w:r>
      <w:r>
        <w:t xml:space="preserve"> to </w:t>
      </w:r>
      <w:r w:rsidRPr="00E03CE2">
        <w:t xml:space="preserve">now ask the TLD server for the IP address for </w:t>
      </w:r>
      <w:r>
        <w:t>belair.com</w:t>
      </w:r>
      <w:r w:rsidRPr="00E03CE2">
        <w:t>.</w:t>
      </w:r>
      <w:r>
        <w:t xml:space="preserve"> </w:t>
      </w:r>
      <w:r w:rsidRPr="00E03CE2">
        <w:t>The top-level domain server stores the address information for top-level</w:t>
      </w:r>
      <w:r>
        <w:t xml:space="preserve"> </w:t>
      </w:r>
      <w:r w:rsidRPr="00E03CE2">
        <w:t>domain</w:t>
      </w:r>
      <w:r>
        <w:t>s</w:t>
      </w:r>
      <w:r w:rsidRPr="00E03CE2">
        <w:t>, such as .com, .net, .org</w:t>
      </w:r>
      <w:r>
        <w:t>,</w:t>
      </w:r>
      <w:r w:rsidRPr="00E03CE2">
        <w:t xml:space="preserve"> and so on. This TLD server manages</w:t>
      </w:r>
      <w:r>
        <w:t xml:space="preserve"> </w:t>
      </w:r>
      <w:r w:rsidRPr="00E03CE2">
        <w:t xml:space="preserve">the dot-com domain which </w:t>
      </w:r>
      <w:r>
        <w:t>belair.com</w:t>
      </w:r>
      <w:r w:rsidRPr="00E03CE2">
        <w:t xml:space="preserve"> is a part of.</w:t>
      </w:r>
      <w:r>
        <w:t xml:space="preserve"> </w:t>
      </w:r>
      <w:r w:rsidRPr="00E03CE2">
        <w:t xml:space="preserve">So, when a TLD server receives the query for the IP address for </w:t>
      </w:r>
      <w:r>
        <w:t>belair.com</w:t>
      </w:r>
      <w:r w:rsidRPr="00E03CE2">
        <w:t>, the</w:t>
      </w:r>
      <w:r>
        <w:t xml:space="preserve"> </w:t>
      </w:r>
      <w:r w:rsidRPr="00E03CE2">
        <w:t xml:space="preserve">TLD server is not going to know what the IP addresses for </w:t>
      </w:r>
      <w:r>
        <w:t>belair.com are</w:t>
      </w:r>
      <w:r w:rsidRPr="00E03CE2">
        <w:t xml:space="preserve">. </w:t>
      </w:r>
      <w:r>
        <w:t xml:space="preserve">The </w:t>
      </w:r>
      <w:r w:rsidRPr="00E03CE2">
        <w:t xml:space="preserve">TLD will direct the resolver to the next and final level, which </w:t>
      </w:r>
      <w:r>
        <w:t>is</w:t>
      </w:r>
      <w:r w:rsidRPr="00E03CE2">
        <w:t xml:space="preserve"> the</w:t>
      </w:r>
      <w:r>
        <w:t xml:space="preserve"> </w:t>
      </w:r>
      <w:r w:rsidRPr="00E03CE2">
        <w:t>authoritative name servers.</w:t>
      </w:r>
      <w:r>
        <w:t xml:space="preserve"> </w:t>
      </w:r>
    </w:p>
    <w:p w14:paraId="48E2B4ED" w14:textId="77777777" w:rsidR="00E73807" w:rsidRDefault="00E73807" w:rsidP="00E73807">
      <w:r>
        <w:t>O</w:t>
      </w:r>
      <w:r w:rsidRPr="00E03CE2">
        <w:t>nce again, the resolver will now ask the authoritative name server for the IP</w:t>
      </w:r>
      <w:r>
        <w:t xml:space="preserve"> </w:t>
      </w:r>
      <w:r w:rsidRPr="00E03CE2">
        <w:t xml:space="preserve">address for </w:t>
      </w:r>
      <w:r>
        <w:t>belair.com</w:t>
      </w:r>
      <w:r w:rsidRPr="00E03CE2">
        <w:t>.</w:t>
      </w:r>
      <w:r>
        <w:t xml:space="preserve"> </w:t>
      </w:r>
      <w:r w:rsidRPr="00E03CE2">
        <w:t>The authoritative name server or servers are responsible for knowing everything</w:t>
      </w:r>
      <w:r>
        <w:t xml:space="preserve"> </w:t>
      </w:r>
      <w:r w:rsidRPr="00E03CE2">
        <w:t xml:space="preserve">about </w:t>
      </w:r>
      <w:r w:rsidRPr="00E03CE2">
        <w:lastRenderedPageBreak/>
        <w:t>the domain which includes the IP address. They are the final authority.</w:t>
      </w:r>
      <w:r>
        <w:t xml:space="preserve"> When</w:t>
      </w:r>
      <w:r w:rsidRPr="00E03CE2">
        <w:t xml:space="preserve"> </w:t>
      </w:r>
      <w:r>
        <w:t xml:space="preserve">it </w:t>
      </w:r>
      <w:r w:rsidRPr="00E03CE2">
        <w:t>receives the query from the resolver, the</w:t>
      </w:r>
      <w:r>
        <w:t xml:space="preserve"> authoritative </w:t>
      </w:r>
      <w:r w:rsidRPr="00E03CE2">
        <w:t xml:space="preserve">name server will respond with the IP address for </w:t>
      </w:r>
      <w:r>
        <w:t xml:space="preserve">belair.com. </w:t>
      </w:r>
      <w:r w:rsidRPr="00E03CE2">
        <w:t>And finally, the</w:t>
      </w:r>
      <w:r>
        <w:t xml:space="preserve"> </w:t>
      </w:r>
      <w:r w:rsidRPr="00E03CE2">
        <w:t xml:space="preserve">resolver will tell </w:t>
      </w:r>
      <w:r>
        <w:t xml:space="preserve">the </w:t>
      </w:r>
      <w:r w:rsidRPr="00E03CE2">
        <w:t xml:space="preserve">computer the IP address for </w:t>
      </w:r>
      <w:r>
        <w:t>belair.com,</w:t>
      </w:r>
      <w:r w:rsidRPr="00E03CE2">
        <w:t xml:space="preserve"> and then you</w:t>
      </w:r>
      <w:r>
        <w:t xml:space="preserve">r </w:t>
      </w:r>
      <w:r w:rsidRPr="00E03CE2">
        <w:t xml:space="preserve">computer can now retrieve the </w:t>
      </w:r>
      <w:r>
        <w:t>Belair</w:t>
      </w:r>
      <w:r w:rsidRPr="00E03CE2">
        <w:t xml:space="preserve"> web page.</w:t>
      </w:r>
      <w:r>
        <w:t xml:space="preserve"> </w:t>
      </w:r>
      <w:r w:rsidRPr="00E03CE2">
        <w:t>It's important to note that once the resolver receives the IP address, it will</w:t>
      </w:r>
      <w:r>
        <w:t xml:space="preserve"> </w:t>
      </w:r>
      <w:r w:rsidRPr="00E03CE2">
        <w:t xml:space="preserve">store it in its cache memory in case it receives another query for </w:t>
      </w:r>
      <w:r>
        <w:t>belair.com</w:t>
      </w:r>
      <w:r w:rsidRPr="00E03CE2">
        <w:t xml:space="preserve"> so</w:t>
      </w:r>
      <w:r>
        <w:t xml:space="preserve"> </w:t>
      </w:r>
      <w:r w:rsidRPr="00E03CE2">
        <w:t>it doesn't have to go through all those steps again</w:t>
      </w:r>
      <w:r>
        <w:t xml:space="preserve"> </w:t>
      </w:r>
      <w:r>
        <w:fldChar w:fldCharType="begin"/>
      </w:r>
      <w:r>
        <w:instrText xml:space="preserve"> ADDIN ZOTERO_ITEM CSL_CITATION {"citationID":"sEfUg4Ep","properties":{"formattedCitation":"(Postel, 1994)","plainCitation":"(Postel, 1994)","noteIndex":0},"citationItems":[{"id":60,"uris":["http://zotero.org/users/local/5uo6EOBr/items/VYL4TM6N"],"itemData":{"id":60,"type":"report","language":"en","note":"DOI: 10.17487/rfc1591","number":"RFC1591","page":"RFC1591","publisher":"RFC Editor","source":"DOI.org (Crossref)","title":"Domain Name System Structure and Delegation","URL":"https://www.rfc-editor.org/info/rfc1591","author":[{"family":"Postel","given":"J."}],"accessed":{"date-parts":[["2023",5,26]]},"issued":{"date-parts":[["1994",3]]}}}],"schema":"https://github.com/citation-style-language/schema/raw/master/csl-citation.json"} </w:instrText>
      </w:r>
      <w:r>
        <w:fldChar w:fldCharType="separate"/>
      </w:r>
      <w:r w:rsidRPr="00AB54E5">
        <w:t>(Postel, 1994)</w:t>
      </w:r>
      <w:r>
        <w:fldChar w:fldCharType="end"/>
      </w:r>
      <w:r w:rsidRPr="00E03CE2">
        <w:t>.</w:t>
      </w:r>
    </w:p>
    <w:p w14:paraId="3C43C6CF" w14:textId="77777777" w:rsidR="00E73807" w:rsidRDefault="00E73807" w:rsidP="00E73807">
      <w:pPr>
        <w:pStyle w:val="Heading3"/>
        <w:numPr>
          <w:ilvl w:val="2"/>
          <w:numId w:val="1"/>
        </w:numPr>
      </w:pPr>
      <w:bookmarkStart w:id="16" w:name="_Toc135661563"/>
      <w:bookmarkStart w:id="17" w:name="_Toc135661856"/>
      <w:bookmarkStart w:id="18" w:name="_Toc135661905"/>
      <w:bookmarkStart w:id="19" w:name="_Toc135905472"/>
      <w:r>
        <w:t>Analysis of Security Concerns and Spoofing Attacks on the DNS</w:t>
      </w:r>
      <w:bookmarkEnd w:id="16"/>
      <w:bookmarkEnd w:id="17"/>
      <w:bookmarkEnd w:id="18"/>
      <w:bookmarkEnd w:id="19"/>
    </w:p>
    <w:p w14:paraId="0F2EBD75" w14:textId="77777777" w:rsidR="00E73807" w:rsidRDefault="00E73807" w:rsidP="00E73807">
      <w:r>
        <w:t xml:space="preserve">Along with the benefits of the DNS, came a security concern stemming from the fact that security was not a consideration in its design, making the DNS susceptible to attacks </w:t>
      </w:r>
      <w:r>
        <w:fldChar w:fldCharType="begin"/>
      </w:r>
      <w:r>
        <w:instrText xml:space="preserve"> ADDIN ZOTERO_ITEM CSL_CITATION {"citationID":"a0LxPyaG","properties":{"formattedCitation":"(Liska &amp; Stowe, 2016)","plainCitation":"(Liska &amp; Stowe, 2016)","noteIndex":0},"citationItems":[{"id":65,"uris":["http://zotero.org/users/local/5uo6EOBr/items/FJUURQSU"],"itemData":{"id":65,"type":"book","abstract":"DNS Security: Defending the Domain Name System provides tactics on how to protect a Domain Name System (DNS) framework by exploring common DNS vulnerabilities, studying different attack vectors, and providing necessary information for securing DNS infrastructure. The book is a timely reference as DNS is an integral part of the Internet that is involved in almost every attack against a network. The book focuses entirely on the security aspects of DNS, covering common attacks against DNS servers and the protocol itself, as well as ways to use DNS to turn the tables on the attackers and stop an incident before it even starts. Presents a multi-platform approach, covering Linux and Windows DNS security tips Demonstrates how to implement DNS Security tools, including numerous screen shots and configuration examples Provides a timely reference on DNS security, an integral part of the Internet Includes information of interest to those working in DNS: Securing Microsoft DNS and BIND servers, understanding buffer overflows and cache poisoning, DDoS Attacks, pen-testing DNS infrastructure, DNS firewalls, Response Policy Zones, and DNS Outsourcing, amongst other topics","edition":"1st","ISBN":"978-0-12-803306-7","number-of-pages":"226","publisher":"Syngress Publishing","source":"ACM Digital Library","title":"DNS Security: Defending the Domain Name System","title-short":"DNS Security","author":[{"family":"Liska","given":"Allan"},{"family":"Stowe","given":"Geoffrey"}],"issued":{"date-parts":[["2016",5]]}}}],"schema":"https://github.com/citation-style-language/schema/raw/master/csl-citation.json"} </w:instrText>
      </w:r>
      <w:r>
        <w:fldChar w:fldCharType="separate"/>
      </w:r>
      <w:r w:rsidRPr="005411A1">
        <w:t>(Liska &amp; Stowe, 2016)</w:t>
      </w:r>
      <w:r>
        <w:fldChar w:fldCharType="end"/>
      </w:r>
      <w:r>
        <w:t>. T</w:t>
      </w:r>
      <w:r w:rsidRPr="008B434B">
        <w:t>he fundamental reason is that the</w:t>
      </w:r>
      <w:r>
        <w:t xml:space="preserve"> </w:t>
      </w:r>
      <w:r w:rsidRPr="008B434B">
        <w:t xml:space="preserve">resolvers that issue the </w:t>
      </w:r>
      <w:r>
        <w:t>DNS</w:t>
      </w:r>
      <w:r w:rsidRPr="008B434B">
        <w:t xml:space="preserve"> query</w:t>
      </w:r>
      <w:r>
        <w:t xml:space="preserve"> </w:t>
      </w:r>
      <w:r w:rsidRPr="008B434B">
        <w:t>trust the responses that are received</w:t>
      </w:r>
      <w:r>
        <w:t xml:space="preserve"> </w:t>
      </w:r>
      <w:r w:rsidRPr="008B434B">
        <w:t>after they send out a query</w:t>
      </w:r>
      <w:r>
        <w:t xml:space="preserve"> </w:t>
      </w:r>
      <w:r w:rsidRPr="008B434B">
        <w:t>regardless of where that response comes</w:t>
      </w:r>
      <w:r>
        <w:t xml:space="preserve"> </w:t>
      </w:r>
      <w:r w:rsidRPr="008B434B">
        <w:t>from</w:t>
      </w:r>
      <w:r>
        <w:t>; In some cases,</w:t>
      </w:r>
      <w:r w:rsidRPr="008B434B">
        <w:t xml:space="preserve"> these responses can be</w:t>
      </w:r>
      <w:r>
        <w:t xml:space="preserve"> </w:t>
      </w:r>
      <w:r w:rsidRPr="008B434B">
        <w:t>forged</w:t>
      </w:r>
      <w:r>
        <w:t>.</w:t>
      </w:r>
      <w:r w:rsidRPr="008B434B">
        <w:t xml:space="preserve"> </w:t>
      </w:r>
      <w:r>
        <w:t>W</w:t>
      </w:r>
      <w:r w:rsidRPr="008B434B">
        <w:t>hen a resolver sends a query</w:t>
      </w:r>
      <w:r>
        <w:t xml:space="preserve">, </w:t>
      </w:r>
      <w:r w:rsidRPr="008B434B">
        <w:t>it typically generates what's called a</w:t>
      </w:r>
      <w:r>
        <w:t xml:space="preserve"> </w:t>
      </w:r>
      <w:r w:rsidRPr="006659F5">
        <w:rPr>
          <w:b/>
          <w:bCs/>
        </w:rPr>
        <w:t>race condition</w:t>
      </w:r>
      <w:r>
        <w:t xml:space="preserve"> </w:t>
      </w:r>
      <w:r w:rsidRPr="008B434B">
        <w:t xml:space="preserve">and if the </w:t>
      </w:r>
      <w:r>
        <w:t xml:space="preserve">Man in the Middle </w:t>
      </w:r>
      <w:r w:rsidRPr="008B434B">
        <w:t>attacker replies before the</w:t>
      </w:r>
      <w:r>
        <w:t xml:space="preserve"> </w:t>
      </w:r>
      <w:r w:rsidRPr="008B434B">
        <w:t>legitimate</w:t>
      </w:r>
      <w:r>
        <w:t xml:space="preserve"> </w:t>
      </w:r>
      <w:r w:rsidRPr="008B434B">
        <w:t>responder</w:t>
      </w:r>
      <w:r>
        <w:t>,</w:t>
      </w:r>
      <w:r w:rsidRPr="008B434B">
        <w:t xml:space="preserve"> then the resolver is likely to</w:t>
      </w:r>
      <w:r>
        <w:t xml:space="preserve"> </w:t>
      </w:r>
      <w:r w:rsidRPr="008B434B">
        <w:t>believe the attacker</w:t>
      </w:r>
      <w:r>
        <w:t>. DNS</w:t>
      </w:r>
      <w:r w:rsidRPr="008B434B">
        <w:t xml:space="preserve"> responses can also contain</w:t>
      </w:r>
      <w:r>
        <w:t xml:space="preserve"> </w:t>
      </w:r>
      <w:r w:rsidRPr="008B434B">
        <w:t xml:space="preserve">additional </w:t>
      </w:r>
      <w:r>
        <w:t>DNS</w:t>
      </w:r>
      <w:r w:rsidRPr="008B434B">
        <w:t xml:space="preserve"> information</w:t>
      </w:r>
      <w:r>
        <w:t xml:space="preserve"> </w:t>
      </w:r>
      <w:r w:rsidRPr="008B434B">
        <w:t>that's</w:t>
      </w:r>
      <w:r>
        <w:t xml:space="preserve"> </w:t>
      </w:r>
      <w:r w:rsidRPr="008B434B">
        <w:t>unrelated to the query</w:t>
      </w:r>
      <w:r>
        <w:t>. T</w:t>
      </w:r>
      <w:r w:rsidRPr="008B434B">
        <w:t>he fundamental</w:t>
      </w:r>
      <w:r>
        <w:t xml:space="preserve"> </w:t>
      </w:r>
      <w:r w:rsidRPr="008B434B">
        <w:t>problem</w:t>
      </w:r>
      <w:r>
        <w:t xml:space="preserve"> </w:t>
      </w:r>
      <w:r w:rsidRPr="008B434B">
        <w:t xml:space="preserve">is that the basic </w:t>
      </w:r>
      <w:r>
        <w:t>DNS</w:t>
      </w:r>
      <w:r w:rsidRPr="008B434B">
        <w:t xml:space="preserve"> protocols have no</w:t>
      </w:r>
      <w:r>
        <w:t xml:space="preserve"> </w:t>
      </w:r>
      <w:r w:rsidRPr="008B434B">
        <w:t>means for authenticating</w:t>
      </w:r>
      <w:r>
        <w:t xml:space="preserve"> </w:t>
      </w:r>
      <w:r w:rsidRPr="008B434B">
        <w:t>responses</w:t>
      </w:r>
      <w:r>
        <w:t xml:space="preserve"> which</w:t>
      </w:r>
      <w:r w:rsidRPr="008B434B">
        <w:t xml:space="preserve"> allows an attacker to</w:t>
      </w:r>
      <w:r>
        <w:t xml:space="preserve"> </w:t>
      </w:r>
      <w:r w:rsidRPr="008B434B">
        <w:t>forge responses after a resolver</w:t>
      </w:r>
      <w:r>
        <w:t xml:space="preserve"> </w:t>
      </w:r>
      <w:r w:rsidRPr="008B434B">
        <w:t>sends a query</w:t>
      </w:r>
      <w:r>
        <w:t>. A</w:t>
      </w:r>
      <w:r w:rsidRPr="008B434B">
        <w:t xml:space="preserve"> secondary reason that</w:t>
      </w:r>
      <w:r>
        <w:t xml:space="preserve"> </w:t>
      </w:r>
      <w:r w:rsidRPr="008B434B">
        <w:t>these types of spoofed</w:t>
      </w:r>
      <w:r>
        <w:t xml:space="preserve"> </w:t>
      </w:r>
      <w:r w:rsidRPr="008B434B">
        <w:t>replies are possible is that</w:t>
      </w:r>
      <w:r>
        <w:t xml:space="preserve"> DNS</w:t>
      </w:r>
      <w:r w:rsidRPr="008B434B">
        <w:t xml:space="preserve"> queries are typically connectionless</w:t>
      </w:r>
      <w:r>
        <w:t>, u</w:t>
      </w:r>
      <w:r w:rsidRPr="008B434B">
        <w:t xml:space="preserve">nlike </w:t>
      </w:r>
      <w:r>
        <w:t>BPG</w:t>
      </w:r>
      <w:r w:rsidRPr="008B434B">
        <w:t xml:space="preserve"> where routing messages are</w:t>
      </w:r>
      <w:r>
        <w:t xml:space="preserve"> </w:t>
      </w:r>
      <w:r w:rsidRPr="008B434B">
        <w:t>transmitted</w:t>
      </w:r>
      <w:r>
        <w:t xml:space="preserve"> </w:t>
      </w:r>
      <w:r w:rsidRPr="008B434B">
        <w:t xml:space="preserve">over a reliable </w:t>
      </w:r>
      <w:r>
        <w:t>TCP</w:t>
      </w:r>
      <w:r w:rsidRPr="008B434B">
        <w:t xml:space="preserve"> connection</w:t>
      </w:r>
      <w:r>
        <w:t xml:space="preserve">. User Datagram Protocol (UDP) </w:t>
      </w:r>
      <w:r w:rsidRPr="008B434B">
        <w:t>queries are sent over a connectionless</w:t>
      </w:r>
      <w:r>
        <w:t xml:space="preserve"> UDP</w:t>
      </w:r>
      <w:r w:rsidRPr="008B434B">
        <w:t xml:space="preserve"> connection</w:t>
      </w:r>
      <w:r>
        <w:t>.</w:t>
      </w:r>
      <w:r w:rsidRPr="008B434B">
        <w:t xml:space="preserve"> </w:t>
      </w:r>
      <w:r>
        <w:t>T</w:t>
      </w:r>
      <w:r w:rsidRPr="008B434B">
        <w:t>herefore, a resolver does</w:t>
      </w:r>
      <w:r>
        <w:t xml:space="preserve"> </w:t>
      </w:r>
      <w:r w:rsidRPr="008B434B">
        <w:t>not have a way of mapping</w:t>
      </w:r>
      <w:r>
        <w:t xml:space="preserve"> </w:t>
      </w:r>
      <w:r w:rsidRPr="008B434B">
        <w:t>the response that it receives for a</w:t>
      </w:r>
      <w:r>
        <w:t xml:space="preserve"> </w:t>
      </w:r>
      <w:r w:rsidRPr="008B434B">
        <w:t xml:space="preserve">query other than the query </w:t>
      </w:r>
      <w:r>
        <w:t xml:space="preserve">ID </w:t>
      </w:r>
      <w:r w:rsidRPr="008B434B">
        <w:t>which can be forged by the attacker</w:t>
      </w:r>
      <w:r>
        <w:t xml:space="preserve">. </w:t>
      </w:r>
      <w:r w:rsidRPr="008B434B">
        <w:t>let's look at how</w:t>
      </w:r>
      <w:r>
        <w:t xml:space="preserve"> </w:t>
      </w:r>
      <w:r w:rsidRPr="008B434B">
        <w:t>the combination of the lack of</w:t>
      </w:r>
      <w:r>
        <w:t xml:space="preserve"> </w:t>
      </w:r>
      <w:r w:rsidRPr="008B434B">
        <w:t>authentication and the connectionless</w:t>
      </w:r>
      <w:r>
        <w:t xml:space="preserve"> </w:t>
      </w:r>
      <w:r w:rsidRPr="008B434B">
        <w:t xml:space="preserve">nature of a </w:t>
      </w:r>
      <w:r>
        <w:t>DNS</w:t>
      </w:r>
      <w:r w:rsidRPr="008B434B">
        <w:t xml:space="preserve"> query allows the</w:t>
      </w:r>
      <w:r>
        <w:t xml:space="preserve"> </w:t>
      </w:r>
      <w:r w:rsidRPr="008B434B">
        <w:t>possibility</w:t>
      </w:r>
      <w:r>
        <w:t xml:space="preserve"> </w:t>
      </w:r>
      <w:r w:rsidRPr="008B434B">
        <w:t>for ca</w:t>
      </w:r>
      <w:r>
        <w:t xml:space="preserve">che </w:t>
      </w:r>
      <w:r w:rsidRPr="008B434B">
        <w:t>poisoning</w:t>
      </w:r>
      <w:r>
        <w:t>.</w:t>
      </w:r>
    </w:p>
    <w:p w14:paraId="0F26E535" w14:textId="77777777" w:rsidR="00E73807" w:rsidRDefault="00E73807" w:rsidP="00E73807">
      <w:r>
        <w:t xml:space="preserve">An attacker can easily gain access to and poison the DNS server such that it causes it not to point to the actual IP address of the queried domain name and gives a resolution of an IP address that points a computer user to a hacker-controlled website that could be a replica of the original website resulting to the user becoming a victim of a DNS Spoofing Attack. </w:t>
      </w:r>
    </w:p>
    <w:p w14:paraId="6233E277" w14:textId="77777777" w:rsidR="00E73807" w:rsidRDefault="00E73807" w:rsidP="00E73807">
      <w:r>
        <w:t>It is done</w:t>
      </w:r>
      <w:r w:rsidRPr="009206FA">
        <w:t xml:space="preserve"> without changing</w:t>
      </w:r>
      <w:r>
        <w:t xml:space="preserve"> </w:t>
      </w:r>
      <w:r w:rsidRPr="009206FA">
        <w:t xml:space="preserve">the </w:t>
      </w:r>
      <w:r>
        <w:t xml:space="preserve">DNS </w:t>
      </w:r>
      <w:r w:rsidRPr="009206FA">
        <w:t xml:space="preserve">server settings on the end </w:t>
      </w:r>
      <w:r>
        <w:t>user’s</w:t>
      </w:r>
      <w:r w:rsidRPr="009206FA">
        <w:t xml:space="preserve"> computer</w:t>
      </w:r>
      <w:r>
        <w:t>.</w:t>
      </w:r>
      <w:r w:rsidRPr="009206FA">
        <w:t xml:space="preserve"> </w:t>
      </w:r>
      <w:r>
        <w:t>A</w:t>
      </w:r>
      <w:r w:rsidRPr="009206FA">
        <w:t xml:space="preserve"> typical </w:t>
      </w:r>
      <w:r>
        <w:t>DNS</w:t>
      </w:r>
      <w:r w:rsidRPr="009206FA">
        <w:t xml:space="preserve"> spoofing act is cache</w:t>
      </w:r>
      <w:r>
        <w:t xml:space="preserve"> </w:t>
      </w:r>
      <w:r w:rsidRPr="009206FA">
        <w:t xml:space="preserve">poisoning or </w:t>
      </w:r>
      <w:r>
        <w:t>DNS</w:t>
      </w:r>
      <w:r w:rsidRPr="009206FA">
        <w:t xml:space="preserve"> poisoning</w:t>
      </w:r>
      <w:r>
        <w:t>. I</w:t>
      </w:r>
      <w:r w:rsidRPr="009206FA">
        <w:t xml:space="preserve">n </w:t>
      </w:r>
      <w:r>
        <w:t>DNS</w:t>
      </w:r>
      <w:r w:rsidRPr="009206FA">
        <w:t xml:space="preserve"> cache poisoning </w:t>
      </w:r>
      <w:r>
        <w:t xml:space="preserve">an </w:t>
      </w:r>
      <w:r w:rsidRPr="009206FA">
        <w:t>attacker spoof</w:t>
      </w:r>
      <w:r>
        <w:t>s</w:t>
      </w:r>
      <w:r w:rsidRPr="009206FA">
        <w:t xml:space="preserve"> the </w:t>
      </w:r>
      <w:r>
        <w:t>DNS</w:t>
      </w:r>
      <w:r w:rsidRPr="009206FA">
        <w:t xml:space="preserve"> cache</w:t>
      </w:r>
      <w:r>
        <w:t xml:space="preserve"> </w:t>
      </w:r>
      <w:r w:rsidRPr="009206FA">
        <w:t>redirecting the user to the malicious site</w:t>
      </w:r>
      <w:r>
        <w:t>. T</w:t>
      </w:r>
      <w:r w:rsidRPr="009206FA">
        <w:t xml:space="preserve">he </w:t>
      </w:r>
      <w:r>
        <w:t>DNS</w:t>
      </w:r>
      <w:r w:rsidRPr="009206FA">
        <w:t xml:space="preserve"> cache is used to speed up the </w:t>
      </w:r>
      <w:r>
        <w:t>DNS</w:t>
      </w:r>
      <w:r w:rsidRPr="009206FA">
        <w:t xml:space="preserve"> </w:t>
      </w:r>
      <w:r>
        <w:lastRenderedPageBreak/>
        <w:t>resolution</w:t>
      </w:r>
      <w:r w:rsidRPr="009206FA">
        <w:t xml:space="preserve"> process</w:t>
      </w:r>
      <w:r>
        <w:t xml:space="preserve"> of a website. I</w:t>
      </w:r>
      <w:r w:rsidRPr="009206FA">
        <w:t xml:space="preserve">ts </w:t>
      </w:r>
      <w:r>
        <w:t>IP</w:t>
      </w:r>
      <w:r w:rsidRPr="009206FA">
        <w:t xml:space="preserve"> address is resolved from the </w:t>
      </w:r>
      <w:r>
        <w:t>DNS</w:t>
      </w:r>
      <w:r w:rsidRPr="009206FA">
        <w:t xml:space="preserve"> server then it is stored as a </w:t>
      </w:r>
      <w:r>
        <w:t>DNS</w:t>
      </w:r>
      <w:r w:rsidRPr="009206FA">
        <w:t xml:space="preserve"> cache </w:t>
      </w:r>
      <w:r>
        <w:t xml:space="preserve">to avoid the need to </w:t>
      </w:r>
      <w:r w:rsidRPr="009206FA">
        <w:t xml:space="preserve">contact the </w:t>
      </w:r>
      <w:r>
        <w:t>DNS</w:t>
      </w:r>
      <w:r w:rsidRPr="009206FA">
        <w:t xml:space="preserve"> server again next time </w:t>
      </w:r>
      <w:r>
        <w:t>when a query of the same website is made. Th</w:t>
      </w:r>
      <w:r w:rsidRPr="009206FA">
        <w:t xml:space="preserve">e </w:t>
      </w:r>
      <w:r>
        <w:t>DNS</w:t>
      </w:r>
      <w:r w:rsidRPr="009206FA">
        <w:t xml:space="preserve"> cache stored on your computer quickly resolves the </w:t>
      </w:r>
      <w:r>
        <w:t>IP</w:t>
      </w:r>
      <w:r w:rsidRPr="009206FA">
        <w:t xml:space="preserve"> address speeding up the whole process</w:t>
      </w:r>
      <w:r>
        <w:t>. T</w:t>
      </w:r>
      <w:r w:rsidRPr="009206FA">
        <w:t>his cache</w:t>
      </w:r>
      <w:r>
        <w:t xml:space="preserve"> is poisoned</w:t>
      </w:r>
      <w:r w:rsidRPr="009206FA">
        <w:t xml:space="preserve"> by replacing the </w:t>
      </w:r>
      <w:r>
        <w:t>IP</w:t>
      </w:r>
      <w:r w:rsidRPr="009206FA">
        <w:t xml:space="preserve"> address </w:t>
      </w:r>
      <w:r>
        <w:t>resolving a redirection to an attacker’s</w:t>
      </w:r>
      <w:r w:rsidRPr="009206FA">
        <w:t xml:space="preserve"> malicious site instead of the actual site.</w:t>
      </w:r>
      <w:r>
        <w:t xml:space="preserve"> Attackers can also be a man in the middle and intercept</w:t>
      </w:r>
      <w:r w:rsidRPr="009206FA">
        <w:t xml:space="preserve"> the</w:t>
      </w:r>
      <w:r>
        <w:t xml:space="preserve"> </w:t>
      </w:r>
      <w:r w:rsidRPr="009206FA">
        <w:t xml:space="preserve">communication between </w:t>
      </w:r>
      <w:r>
        <w:t xml:space="preserve">the client </w:t>
      </w:r>
      <w:r w:rsidRPr="009206FA">
        <w:t>and DNS server and spoof the DNS records</w:t>
      </w:r>
      <w:r>
        <w:t xml:space="preserve">. The DNS server could also be hijacked, and the DNS records be spoofed directly there. With the access, the attacker could gain access to the computer user’s information, breaking the confidentiality and privacy of the user or downloading ransomware or malware on the victim’s device </w:t>
      </w:r>
      <w:r w:rsidRPr="00694C52">
        <w:fldChar w:fldCharType="begin"/>
      </w:r>
      <w:r w:rsidRPr="00694C52">
        <w:instrText xml:space="preserve"> ADDIN ZOTERO_ITEM CSL_CITATION {"citationID":"YLP4NEY0","properties":{"formattedCitation":"({\\i{}DNS Spoofing}, 2023)","plainCitation":"(DNS Spoofing, 2023)","noteIndex":0},"citationItems":[{"id":37,"uris":["http://zotero.org/users/local/5uo6EOBr/items/MY2JIN6M"],"itemData":{"id":37,"type":"webpage","abstract":"DNS spoofing poses a serious threat. Here you will learn how DNS spoofing attacks work and what measures provide effective protection.","container-title":"IONOS Digital Guide","language":"en-US","title":"DNS spoofing","URL":"https://www.ionos.com/digitalguide/server/security/dns-spoofing/","accessed":{"date-parts":[["2023",5,19]]},"issued":{"date-parts":[["2023",1,30]]}}}],"schema":"https://github.com/citation-style-language/schema/raw/master/csl-citation.json"} </w:instrText>
      </w:r>
      <w:r w:rsidRPr="00694C52">
        <w:fldChar w:fldCharType="separate"/>
      </w:r>
      <w:r w:rsidRPr="00694C52">
        <w:t>(</w:t>
      </w:r>
      <w:r w:rsidRPr="00694C52">
        <w:rPr>
          <w:i/>
          <w:iCs/>
        </w:rPr>
        <w:t>DNS Spoofing</w:t>
      </w:r>
      <w:r w:rsidRPr="00694C52">
        <w:t>, 2023)</w:t>
      </w:r>
      <w:r w:rsidRPr="00694C52">
        <w:fldChar w:fldCharType="end"/>
      </w:r>
      <w:r w:rsidRPr="00694C52">
        <w:t>.</w:t>
      </w:r>
      <w:bookmarkStart w:id="20" w:name="_3j2qqm3" w:colFirst="0" w:colLast="0"/>
      <w:bookmarkEnd w:id="20"/>
    </w:p>
    <w:p w14:paraId="7B83E29E" w14:textId="77777777" w:rsidR="00E73807" w:rsidRDefault="00E73807" w:rsidP="00E73807"/>
    <w:p w14:paraId="0D99BD1D" w14:textId="77777777" w:rsidR="00E73807" w:rsidRPr="006659F5" w:rsidRDefault="00E73807" w:rsidP="00090C32">
      <w:pPr>
        <w:pStyle w:val="Heading2"/>
      </w:pPr>
      <w:bookmarkStart w:id="21" w:name="_Toc135661564"/>
      <w:bookmarkStart w:id="22" w:name="_Toc135661857"/>
      <w:bookmarkStart w:id="23" w:name="_Toc135661906"/>
      <w:bookmarkStart w:id="24" w:name="_Toc135905473"/>
      <w:r>
        <w:t>2.3 Impact and Consequences of DNS Spoofing Attacks</w:t>
      </w:r>
      <w:bookmarkEnd w:id="21"/>
      <w:bookmarkEnd w:id="22"/>
      <w:bookmarkEnd w:id="23"/>
      <w:bookmarkEnd w:id="24"/>
    </w:p>
    <w:p w14:paraId="5DF8C2CC" w14:textId="77777777" w:rsidR="00E73807" w:rsidRDefault="00E73807" w:rsidP="00E73807">
      <w:pPr>
        <w:spacing w:after="0"/>
      </w:pPr>
      <w:r>
        <w:t xml:space="preserve">Due to the lack of proper authentication of the DNS records, can lead to security vulnerabilities, and with that follows a negative impact on users, institutions, and organizations. Attackers use DNS spoofing intending to intercept sensitive data through phishing and pharming attacks. It makes victims believe that the domain accessed is legitimate and in return, the attackers use the victims’ trust to infect them with malware and infect their systems </w:t>
      </w:r>
      <w:r>
        <w:fldChar w:fldCharType="begin"/>
      </w:r>
      <w:r>
        <w:instrText xml:space="preserve"> ADDIN ZOTERO_ITEM CSL_CITATION {"citationID":"zXckx26R","properties":{"formattedCitation":"(Hubert &amp; Van Mook, 2009)","plainCitation":"(Hubert &amp; Van Mook, 2009)","noteIndex":0},"citationItems":[{"id":63,"uris":["http://zotero.org/users/local/5uo6EOBr/items/LQWXXBXM"],"itemData":{"id":63,"type":"report","abstract":"The current Internet climate poses serious threats to the Domain Name System. In the interim period before the DNS protocol can be secured more fully, measures can already be taken to harden the DNS to make ’spoofing’ a recursing nameserver many orders of magnitude harder.","language":"en","note":"DOI: 10.17487/rfc5452","number":"RFC5452","page":"RFC5452","publisher":"RFC Editor","source":"DOI.org (Crossref)","title":"Measures for Making DNS More Resilient against Forged Answers","URL":"https://www.rfc-editor.org/info/rfc5452","author":[{"family":"Hubert","given":"A."},{"family":"Van Mook","given":"R."}],"accessed":{"date-parts":[["2023",5,26]]},"issued":{"date-parts":[["2009",1]]}}}],"schema":"https://github.com/citation-style-language/schema/raw/master/csl-citation.json"} </w:instrText>
      </w:r>
      <w:r>
        <w:fldChar w:fldCharType="separate"/>
      </w:r>
      <w:r w:rsidRPr="00326F53">
        <w:t>(Hubert &amp; Van Mook, 2009)</w:t>
      </w:r>
      <w:r>
        <w:fldChar w:fldCharType="end"/>
      </w:r>
      <w:r>
        <w:t>.</w:t>
      </w:r>
    </w:p>
    <w:p w14:paraId="2B55EDF8" w14:textId="77777777" w:rsidR="00E73807" w:rsidRDefault="00E73807" w:rsidP="00E73807">
      <w:pPr>
        <w:spacing w:after="0"/>
      </w:pPr>
      <w:r>
        <w:t>As a result, confidential data can be breached or stolen such as passwords, credit card information, and other important data that can also be devastating for companies and institutions both in terms of financial cost and reputational damage. Attackers can use this stolen data as leverage to commit more crimes such as selling data, extracting money, perpetrating fraud, identity theft, and more that affect companies, individuals, institutions, and good governments. It affects everyone and anyone.</w:t>
      </w:r>
    </w:p>
    <w:p w14:paraId="1A96FF1D" w14:textId="77777777" w:rsidR="00E73807" w:rsidRDefault="00E73807" w:rsidP="00E73807">
      <w:pPr>
        <w:spacing w:after="0"/>
      </w:pPr>
      <w:r>
        <w:t>DNS spoofing could also lead to redirection to sites controlled by attackers that can unknowingly trick and cause a victim to install malware on a device. Automatically, this opens doors to further attacks and extensive espionage.</w:t>
      </w:r>
    </w:p>
    <w:p w14:paraId="2DC5C1F8" w14:textId="77777777" w:rsidR="00E73807" w:rsidRDefault="00E73807" w:rsidP="00E73807">
      <w:pPr>
        <w:spacing w:after="0"/>
      </w:pPr>
      <w:r>
        <w:t xml:space="preserve">When a stub resolver sends a request and receives a response, it is stored in the cache such that any request of the same domain can be resolved faster by any client who makes the request. In the case where an attacker spoofs and sends a false response and the false response is stored in the </w:t>
      </w:r>
      <w:r>
        <w:lastRenderedPageBreak/>
        <w:t>cache, it will result in cache poisoning. This may pose a persistent threat as communication will be compromised from this point and cause damage over a longer period.</w:t>
      </w:r>
    </w:p>
    <w:p w14:paraId="16AF170C" w14:textId="77777777" w:rsidR="00E73807" w:rsidRDefault="00E73807" w:rsidP="00E73807">
      <w:pPr>
        <w:spacing w:after="0"/>
      </w:pPr>
    </w:p>
    <w:p w14:paraId="5613D391" w14:textId="77777777" w:rsidR="00E73807" w:rsidRDefault="00E73807" w:rsidP="00090C32">
      <w:pPr>
        <w:pStyle w:val="Heading2"/>
      </w:pPr>
      <w:bookmarkStart w:id="25" w:name="_Toc135661565"/>
      <w:bookmarkStart w:id="26" w:name="_Toc135661858"/>
      <w:bookmarkStart w:id="27" w:name="_Toc135661907"/>
      <w:bookmarkStart w:id="28" w:name="_Toc135905474"/>
      <w:r>
        <w:t>2.4</w:t>
      </w:r>
      <w:r>
        <w:tab/>
        <w:t>Detection and Prevention of DNS Spoofing Attacks and Existing Gaps.</w:t>
      </w:r>
      <w:bookmarkEnd w:id="25"/>
      <w:bookmarkEnd w:id="26"/>
      <w:bookmarkEnd w:id="27"/>
      <w:bookmarkEnd w:id="28"/>
    </w:p>
    <w:p w14:paraId="51A841F5" w14:textId="77777777" w:rsidR="00E73807" w:rsidRDefault="00E73807" w:rsidP="00E73807">
      <w:pPr>
        <w:spacing w:after="0"/>
      </w:pPr>
      <w:r>
        <w:t>T</w:t>
      </w:r>
      <w:r w:rsidRPr="007150E4">
        <w:t>here</w:t>
      </w:r>
      <w:r>
        <w:t xml:space="preserve"> are </w:t>
      </w:r>
      <w:r w:rsidRPr="007150E4">
        <w:t>several defenses against DNS cache</w:t>
      </w:r>
      <w:r>
        <w:t xml:space="preserve"> </w:t>
      </w:r>
      <w:r w:rsidRPr="007150E4">
        <w:t>poisoning, and one</w:t>
      </w:r>
      <w:r>
        <w:t xml:space="preserve"> </w:t>
      </w:r>
      <w:r w:rsidRPr="007150E4">
        <w:t>is the query ID</w:t>
      </w:r>
      <w:r>
        <w:t>. However,</w:t>
      </w:r>
      <w:r w:rsidRPr="007150E4">
        <w:t xml:space="preserve"> the</w:t>
      </w:r>
      <w:r>
        <w:t xml:space="preserve"> </w:t>
      </w:r>
      <w:r w:rsidRPr="007150E4">
        <w:t>query ID can be guessed</w:t>
      </w:r>
      <w:r>
        <w:t xml:space="preserve">. Therefore, instead of </w:t>
      </w:r>
      <w:r w:rsidRPr="007150E4">
        <w:t>having a resolver send queries where the</w:t>
      </w:r>
      <w:r>
        <w:t xml:space="preserve"> </w:t>
      </w:r>
      <w:r w:rsidRPr="007150E4">
        <w:t>ID</w:t>
      </w:r>
      <w:r>
        <w:t>s</w:t>
      </w:r>
      <w:r w:rsidRPr="007150E4">
        <w:t xml:space="preserve"> increment in sequence</w:t>
      </w:r>
      <w:r>
        <w:t>,</w:t>
      </w:r>
      <w:r w:rsidRPr="007150E4">
        <w:t xml:space="preserve"> the resolver</w:t>
      </w:r>
      <w:r>
        <w:t xml:space="preserve"> </w:t>
      </w:r>
      <w:r w:rsidRPr="007150E4">
        <w:t>can pick a random ID</w:t>
      </w:r>
      <w:r>
        <w:t xml:space="preserve"> which </w:t>
      </w:r>
      <w:r w:rsidRPr="007150E4">
        <w:t>makes the ID tougher</w:t>
      </w:r>
      <w:r>
        <w:t xml:space="preserve"> for an attacker</w:t>
      </w:r>
      <w:r w:rsidRPr="007150E4">
        <w:t xml:space="preserve"> to guess</w:t>
      </w:r>
      <w:r>
        <w:t>. But</w:t>
      </w:r>
      <w:r w:rsidRPr="007150E4">
        <w:t xml:space="preserve"> the query ID is only 16 bits which</w:t>
      </w:r>
      <w:r>
        <w:t xml:space="preserve"> </w:t>
      </w:r>
      <w:r w:rsidRPr="007150E4">
        <w:t>still makes it possible for an attacker</w:t>
      </w:r>
      <w:r>
        <w:t xml:space="preserve"> </w:t>
      </w:r>
      <w:r w:rsidRPr="007150E4">
        <w:t>to flood the recursive resolver with</w:t>
      </w:r>
      <w:r>
        <w:t xml:space="preserve"> </w:t>
      </w:r>
      <w:r w:rsidRPr="007150E4">
        <w:t>many possible responses</w:t>
      </w:r>
      <w:r>
        <w:t xml:space="preserve">. It is also likely </w:t>
      </w:r>
      <w:r w:rsidRPr="007150E4">
        <w:t>that with relatively few responses</w:t>
      </w:r>
      <w:r>
        <w:t>,</w:t>
      </w:r>
      <w:r w:rsidRPr="007150E4">
        <w:t xml:space="preserve"> one</w:t>
      </w:r>
      <w:r>
        <w:t xml:space="preserve"> </w:t>
      </w:r>
      <w:r w:rsidRPr="007150E4">
        <w:t>of these bogus responses will</w:t>
      </w:r>
      <w:r>
        <w:t xml:space="preserve"> match </w:t>
      </w:r>
      <w:r w:rsidRPr="007150E4">
        <w:t>the ID for the real query</w:t>
      </w:r>
      <w:r>
        <w:t xml:space="preserve"> </w:t>
      </w:r>
      <w:r>
        <w:fldChar w:fldCharType="begin"/>
      </w:r>
      <w:r>
        <w:instrText xml:space="preserve"> ADDIN ZOTERO_ITEM CSL_CITATION {"citationID":"uwV2Q1Mp","properties":{"formattedCitation":"(Mockapetris, 1987)","plainCitation":"(Mockapetris, 1987)","noteIndex":0},"citationItems":[{"id":67,"uris":["http://zotero.org/users/local/5uo6EOBr/items/BJQVLPC5"],"itemData":{"id":67,"type":"report","language":"en","note":"DOI: 10.17487/rfc1035","number":"RFC1035","page":"RFC1035","publisher":"RFC Editor","source":"DOI.org (Crossref)","title":"Domain names - implementation and specification","URL":"https://www.rfc-editor.org/info/rfc1035","author":[{"family":"Mockapetris","given":"P.V."}],"accessed":{"date-parts":[["2023",5,26]]},"issued":{"date-parts":[["1987",11]]}}}],"schema":"https://github.com/citation-style-language/schema/raw/master/csl-citation.json"} </w:instrText>
      </w:r>
      <w:r>
        <w:fldChar w:fldCharType="separate"/>
      </w:r>
      <w:r w:rsidRPr="00554C8A">
        <w:t>(Mockapetris, 1987)</w:t>
      </w:r>
      <w:r>
        <w:fldChar w:fldCharType="end"/>
      </w:r>
      <w:r>
        <w:t xml:space="preserve">. </w:t>
      </w:r>
    </w:p>
    <w:p w14:paraId="3EF73D81" w14:textId="77777777" w:rsidR="00E73807" w:rsidRDefault="00E73807" w:rsidP="00E73807">
      <w:r w:rsidRPr="0028092E">
        <w:t xml:space="preserve">You can learn more about what's going on in your network by analyzing DNS logs. One can identify who is there, what they are attempting to access, and any deviations from the usual pattern of activity. However, admin users were also capable of more than just reviewing query logs and determining query intent. Administrators can spot malicious behavior patterns and infected devices by having complete information about every network query. However, merely examining these DNS requests does not provide a </w:t>
      </w:r>
      <w:r>
        <w:t>security</w:t>
      </w:r>
      <w:r w:rsidRPr="0028092E">
        <w:t xml:space="preserve"> guarantee. Suppose a hacker infiltrates your network and redirects everybody who goes to jumia.com to their phishing site. By only logging users’ queries, everything would appear to be perfectly fine. There would be no way to identify that the answer is pointing users to a malicious sit</w:t>
      </w:r>
      <w:r>
        <w:t>e</w:t>
      </w:r>
      <w:r>
        <w:fldChar w:fldCharType="begin"/>
      </w:r>
      <w:r>
        <w:instrText xml:space="preserve"> ADDIN ZOTERO_ITEM CSL_CITATION {"citationID":"YijtNkNd","properties":{"formattedCitation":"(Rooney &amp; Dooley, 2017)","plainCitation":"(Rooney &amp; Dooley, 2017)","noteIndex":0},"citationItems":[{"id":68,"uris":["http://zotero.org/users/local/5uo6EOBr/items/TUW2RD7C"],"itemData":{"id":68,"type":"book","abstract":"An advanced Domain Name System (DNS) security resource that explores the operation of DNS, its vulnerabilities, basic security approaches, and mitigation strategies  DNS Security Management offers an overall role-based security approach and discusses the various threats to the Domain Name Systems (DNS). This vital resource is filled with proven strategies for detecting and mitigating these all too frequent threats. The authors—noted experts on the topic—offer an introduction to the role of DNS and explore the operation of DNS. They cover a myriad of DNS vulnerabilities and include preventative strategies that can be implemented.  Comprehensive in scope, the text shows how to secure DNS resolution with the Domain Name System Security Extensions (DNSSEC). In addition, the text includes discussions on security applications facility by DNS, such as anti-spam, SPF, DANE and related CERT/SSHFP records. This important resource:  Presents security approaches for the various types of DNS deployments by role (e.g., recursive vs. authoritative) Discusses DNS resolvers including host access protections, DHCP configurations and DNS recursive server IPs Examines DNS data collection, data analytics, and detection strategies  With cyber attacks ever on the rise worldwide, DNS Security Management offers network engineers a much-needed resource that provides a clear understanding of the threats to networks in order to mitigate the risks and assess the strategies to defend against threats.","ISBN":"978-1-119-33140-7","language":"en","note":"Google-Books-ID: 0oQrDwAAQBAJ","number-of-pages":"370","publisher":"Wiley","source":"Google Books","title":"DNS Security Management","author":[{"family":"Rooney","given":"Timothy"},{"family":"Dooley","given":"Michael"}],"issued":{"date-parts":[["2017",7,6]]}}}],"schema":"https://github.com/citation-style-language/schema/raw/master/csl-citation.json"} </w:instrText>
      </w:r>
      <w:r>
        <w:fldChar w:fldCharType="separate"/>
      </w:r>
      <w:r w:rsidRPr="00CC454F">
        <w:t>(Rooney &amp; Dooley, 2017)</w:t>
      </w:r>
      <w:r>
        <w:fldChar w:fldCharType="end"/>
      </w:r>
      <w:r>
        <w:t xml:space="preserve">. </w:t>
      </w:r>
    </w:p>
    <w:p w14:paraId="2DFF4E1D" w14:textId="77777777" w:rsidR="00E73807" w:rsidRPr="006250C3" w:rsidRDefault="00E73807" w:rsidP="00E73807">
      <w:r w:rsidRPr="006250C3">
        <w:t xml:space="preserve">A DNS firewall can also be an ideal tool to use to counter DNS from spoofing attacks among other attacks. It </w:t>
      </w:r>
      <w:r w:rsidRPr="006250C3">
        <w:rPr>
          <w:color w:val="111111"/>
        </w:rPr>
        <w:t xml:space="preserve">can help detect and block malicious traffic before it reaches a network. It is located between the client’s stub resolver and the authoritative name server of the service to be reached. The firewall filters the traffic based on preconfigured rules and policies, </w:t>
      </w:r>
      <w:proofErr w:type="gramStart"/>
      <w:r w:rsidRPr="006250C3">
        <w:rPr>
          <w:color w:val="111111"/>
        </w:rPr>
        <w:t>allowing</w:t>
      </w:r>
      <w:proofErr w:type="gramEnd"/>
      <w:r w:rsidRPr="006250C3">
        <w:rPr>
          <w:color w:val="111111"/>
        </w:rPr>
        <w:t xml:space="preserve"> or denying requests based on its origin, the data it contains, and whether it looks suspicious based on its nature. It can also be configured to block unwanted content or sites that can be of risk. However, DNS-based firewalls can be difficult to manage and maintain. Any changes to the DNS records must be manually updated in the firewall. The policies need constant monitoring and maintenance to ensure proper enforcement as well as updates to the policies. This can be a time-consuming process and can lead to errors if the firewall is not configured correctly</w:t>
      </w:r>
      <w:r>
        <w:rPr>
          <w:color w:val="111111"/>
        </w:rPr>
        <w:t xml:space="preserve"> </w:t>
      </w:r>
      <w:r>
        <w:rPr>
          <w:color w:val="111111"/>
        </w:rPr>
        <w:fldChar w:fldCharType="begin"/>
      </w:r>
      <w:r>
        <w:rPr>
          <w:color w:val="111111"/>
        </w:rPr>
        <w:instrText xml:space="preserve"> ADDIN ZOTERO_ITEM CSL_CITATION {"citationID":"DFf55j3d","properties":{"formattedCitation":"(Hubert &amp; Van Mook, 2009)","plainCitation":"(Hubert &amp; Van Mook, 2009)","noteIndex":0},"citationItems":[{"id":63,"uris":["http://zotero.org/users/local/5uo6EOBr/items/LQWXXBXM"],"itemData":{"id":63,"type":"report","abstract":"The current Internet climate poses serious threats to the Domain Name System. In the interim period before the DNS protocol can be secured more fully, measures can already be taken to harden the DNS to make ’spoofing’ a recursing nameserver many orders of magnitude harder.","language":"en","note":"DOI: 10.17487/rfc5452","number":"RFC5452","page":"RFC5452","publisher":"RFC Editor","source":"DOI.org (Crossref)","title":"Measures for Making DNS More Resilient against Forged Answers","URL":"https://www.rfc-editor.org/info/rfc5452","author":[{"family":"Hubert","given":"A."},{"family":"Van Mook","given":"R."}],"accessed":{"date-parts":[["2023",5,26]]},"issued":{"date-parts":[["2009",1]]}}}],"schema":"https://github.com/citation-style-language/schema/raw/master/csl-citation.json"} </w:instrText>
      </w:r>
      <w:r>
        <w:rPr>
          <w:color w:val="111111"/>
        </w:rPr>
        <w:fldChar w:fldCharType="separate"/>
      </w:r>
      <w:r w:rsidRPr="00B6285F">
        <w:t>(Hubert &amp; Van Mook, 2009)</w:t>
      </w:r>
      <w:r>
        <w:rPr>
          <w:color w:val="111111"/>
        </w:rPr>
        <w:fldChar w:fldCharType="end"/>
      </w:r>
      <w:r w:rsidRPr="006250C3">
        <w:rPr>
          <w:color w:val="111111"/>
        </w:rPr>
        <w:t>.</w:t>
      </w:r>
      <w:r w:rsidRPr="006250C3">
        <w:t xml:space="preserve"> </w:t>
      </w:r>
    </w:p>
    <w:p w14:paraId="3664769E" w14:textId="77777777" w:rsidR="00E73807" w:rsidRDefault="00E73807" w:rsidP="00E73807">
      <w:pPr>
        <w:rPr>
          <w:color w:val="111111"/>
        </w:rPr>
      </w:pPr>
      <w:r>
        <w:lastRenderedPageBreak/>
        <w:t>V</w:t>
      </w:r>
      <w:r w:rsidRPr="00DE36BC">
        <w:t>PNs could also be used</w:t>
      </w:r>
      <w:r>
        <w:t xml:space="preserve"> </w:t>
      </w:r>
      <w:r w:rsidRPr="00DE36BC">
        <w:rPr>
          <w:color w:val="111111"/>
        </w:rPr>
        <w:t>to prevent DNS spoofing attacks as with a private network, there is a lower risk of an attacker interfering with the traffic compared to a public network. However, a problem can occur when the DNS server of an organization or service is attacked which can result in that private network being insecure. Thus, any request from a client can be spoofed and additionally can lead to negative consequences on both ends.</w:t>
      </w:r>
    </w:p>
    <w:p w14:paraId="47275B32" w14:textId="77777777" w:rsidR="00E73807" w:rsidRDefault="00E73807" w:rsidP="00090C32">
      <w:pPr>
        <w:pStyle w:val="Heading2"/>
      </w:pPr>
      <w:bookmarkStart w:id="29" w:name="_Toc135661566"/>
      <w:bookmarkStart w:id="30" w:name="_Toc135661859"/>
      <w:bookmarkStart w:id="31" w:name="_Toc135661908"/>
      <w:bookmarkStart w:id="32" w:name="_Toc135905475"/>
      <w:r>
        <w:rPr>
          <w:color w:val="111111"/>
        </w:rPr>
        <w:t>2.5</w:t>
      </w:r>
      <w:r>
        <w:rPr>
          <w:color w:val="111111"/>
        </w:rPr>
        <w:tab/>
      </w:r>
      <w:r>
        <w:t>Conceptual Framework.</w:t>
      </w:r>
      <w:bookmarkEnd w:id="29"/>
      <w:bookmarkEnd w:id="30"/>
      <w:bookmarkEnd w:id="31"/>
      <w:bookmarkEnd w:id="32"/>
    </w:p>
    <w:p w14:paraId="4BE27829" w14:textId="77777777" w:rsidR="00E73807" w:rsidRDefault="00E73807" w:rsidP="00E73807">
      <w:pPr>
        <w:keepNext/>
        <w:jc w:val="center"/>
      </w:pPr>
      <w:r>
        <w:rPr>
          <w:noProof/>
        </w:rPr>
        <w:drawing>
          <wp:inline distT="0" distB="0" distL="0" distR="0" wp14:anchorId="3ED8C7B3" wp14:editId="1D71EDFA">
            <wp:extent cx="5667555" cy="4207469"/>
            <wp:effectExtent l="0" t="0" r="0" b="3175"/>
            <wp:docPr id="114508572" name="Picture 3" descr="A picture containing text, diagram, screenshot,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08572" name="Picture 3" descr="A picture containing text, diagram, screenshot, plan&#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5699363" cy="4231082"/>
                    </a:xfrm>
                    <a:prstGeom prst="rect">
                      <a:avLst/>
                    </a:prstGeom>
                  </pic:spPr>
                </pic:pic>
              </a:graphicData>
            </a:graphic>
          </wp:inline>
        </w:drawing>
      </w:r>
    </w:p>
    <w:p w14:paraId="4A28A56B" w14:textId="77777777" w:rsidR="00E73807" w:rsidRDefault="00E73807" w:rsidP="00E73807">
      <w:pPr>
        <w:pStyle w:val="Caption"/>
        <w:jc w:val="center"/>
      </w:pPr>
      <w:r w:rsidRPr="006A5AC6">
        <w:rPr>
          <w:color w:val="auto"/>
        </w:rPr>
        <w:t>Figure</w:t>
      </w:r>
      <w:r>
        <w:rPr>
          <w:color w:val="auto"/>
        </w:rPr>
        <w:t xml:space="preserve"> 2.5</w:t>
      </w:r>
      <w:r w:rsidRPr="006A5AC6">
        <w:rPr>
          <w:color w:val="auto"/>
        </w:rPr>
        <w:t xml:space="preserve">: DNS with DNSSEC and </w:t>
      </w:r>
      <w:r>
        <w:rPr>
          <w:color w:val="auto"/>
        </w:rPr>
        <w:t>DNSCRYPT</w:t>
      </w:r>
    </w:p>
    <w:p w14:paraId="145EE2A0" w14:textId="77777777" w:rsidR="00E73807" w:rsidRDefault="00E73807" w:rsidP="00E73807">
      <w:r>
        <w:t>When the internet user wants to go to belair.com, if the IP address is not available locally, it follows the steps in the diagram above:</w:t>
      </w:r>
    </w:p>
    <w:p w14:paraId="1728C50E" w14:textId="77777777" w:rsidR="00E73807" w:rsidRDefault="00E73807" w:rsidP="00E73807">
      <w:r>
        <w:t>Step 1: The client sends a query to a DNS Resolver</w:t>
      </w:r>
    </w:p>
    <w:p w14:paraId="121C7504" w14:textId="77777777" w:rsidR="00E73807" w:rsidRDefault="00E73807" w:rsidP="00E73807">
      <w:r>
        <w:t>Step 2: The DNS Resolver responds can respond with the IP address and if it does not know, it responds by querying the DNS Root Name Server.</w:t>
      </w:r>
    </w:p>
    <w:p w14:paraId="68C1E681" w14:textId="77777777" w:rsidR="00E73807" w:rsidRDefault="00E73807" w:rsidP="00E73807">
      <w:r>
        <w:lastRenderedPageBreak/>
        <w:t>Step 3: If the DNS Root Name Server does not know, it responds to the DNS Resolver with the addresses of the TLD’s Name Server that stores the domain information.</w:t>
      </w:r>
    </w:p>
    <w:p w14:paraId="71B4CAB6" w14:textId="77777777" w:rsidR="00E73807" w:rsidRDefault="00E73807" w:rsidP="00E73807">
      <w:r>
        <w:t>Step 4: The DNS Resolver proceeds to send a request to the IP address of the TLD server and once it determines the TDL responsible for the domain extension, ‘.com’ that belair.com belongs to, it sends another query for belair.com.</w:t>
      </w:r>
    </w:p>
    <w:p w14:paraId="3FD19EE1" w14:textId="77777777" w:rsidR="00E73807" w:rsidRDefault="00E73807" w:rsidP="00E73807">
      <w:r>
        <w:t xml:space="preserve">Step 5: The TLD Name Server will then respond to the DNS resolver with the specified authoritative name servers. </w:t>
      </w:r>
    </w:p>
    <w:p w14:paraId="67C8F3D4" w14:textId="77777777" w:rsidR="00E73807" w:rsidRDefault="00E73807" w:rsidP="00E73807">
      <w:r>
        <w:t>Step 6:</w:t>
      </w:r>
      <w:r>
        <w:tab/>
        <w:t>The DNS Resolver will then send a query for the IP address of the original domain name (belair.com).</w:t>
      </w:r>
    </w:p>
    <w:p w14:paraId="233F00E8" w14:textId="77777777" w:rsidR="00E73807" w:rsidRDefault="00E73807" w:rsidP="00E73807">
      <w:r>
        <w:t>Step 7: The Authoritative Name Server will then respond with the appropriate IP address.</w:t>
      </w:r>
    </w:p>
    <w:p w14:paraId="4312858B" w14:textId="77777777" w:rsidR="00E73807" w:rsidRDefault="00E73807" w:rsidP="00E73807">
      <w:r>
        <w:t>Step 8: With the response from the Authoritative Name Server, the resolver will respond to the Client’s request.</w:t>
      </w:r>
    </w:p>
    <w:p w14:paraId="389A075A" w14:textId="77777777" w:rsidR="00E73807" w:rsidRDefault="00E73807" w:rsidP="00E73807">
      <w:r>
        <w:t xml:space="preserve">Step 9: The Client with the computer establishes a connection with the web server associated with an HTTP request to be resolved by the website belair.com. </w:t>
      </w:r>
    </w:p>
    <w:p w14:paraId="0818EA14" w14:textId="77777777" w:rsidR="00E73807" w:rsidRDefault="00E73807" w:rsidP="00E73807">
      <w:r>
        <w:t xml:space="preserve">For DNSCRYPT, the DNS Resolver knows the Private key for the .com server and the authoritative name server thus it can verify the authenticity of the responses </w:t>
      </w:r>
      <w:r w:rsidRPr="00E15375">
        <w:rPr>
          <w:highlight w:val="yellow"/>
        </w:rPr>
        <w:fldChar w:fldCharType="begin"/>
      </w:r>
      <w:r w:rsidRPr="00E15375">
        <w:rPr>
          <w:highlight w:val="yellow"/>
        </w:rPr>
        <w:instrText xml:space="preserve"> ADDIN ZOTERO_ITEM CSL_CITATION {"citationID":"oyRTPdu7","properties":{"formattedCitation":"(\\uc0\\u8220{}DNSCrypt | How It Works and What Its Used For,\\uc0\\u8221{} n.d.)","plainCitation":"(“DNSCrypt | How It Works and What Its Used For,” n.d.)","noteIndex":0},"citationItems":[{"id":48,"uris":["http://zotero.org/users/local/5uo6EOBr/items/RQ564YGC"],"itemData":{"id":48,"type":"post-weblog","abstract":"DNSCrypt can be used to provide increased security for DNS requests. You too can ensure the security of your domains.","container-title":"Snapshot Hub by InterNetX","language":"en-US","title":"DNSCrypt | How it works and what its used for","URL":"https://snapshot.internetx.com/en/dnscrypt-what-it-is-how-it-works-what-its-used-for/","accessed":{"date-parts":[["2023",5,23]]}}}],"schema":"https://github.com/citation-style-language/schema/raw/master/csl-citation.json"} </w:instrText>
      </w:r>
      <w:r w:rsidRPr="00E15375">
        <w:rPr>
          <w:highlight w:val="yellow"/>
        </w:rPr>
        <w:fldChar w:fldCharType="separate"/>
      </w:r>
      <w:r w:rsidRPr="00AB54E5">
        <w:t>(“DNSCrypt | How It Works and What Its Used For,” n.d.)</w:t>
      </w:r>
      <w:r w:rsidRPr="00E15375">
        <w:rPr>
          <w:highlight w:val="yellow"/>
        </w:rPr>
        <w:fldChar w:fldCharType="end"/>
      </w:r>
      <w:r>
        <w:t xml:space="preserve">. On the other hand of the DNSSEC, a separate pair of public and private keys is used for the DNSSEC based on public key cryptography. The private key is used to sign the response from each server which then is verified by the DNS resolver with the security extension that the signed response is the original plain response using the public key </w:t>
      </w:r>
      <w:r>
        <w:fldChar w:fldCharType="begin"/>
      </w:r>
      <w:r>
        <w:instrText xml:space="preserve"> ADDIN ZOTERO_ITEM CSL_CITATION {"citationID":"QlEoMA2f","properties":{"formattedCitation":"(Hoffman, 2023)","plainCitation":"(Hoffman, 2023)","noteIndex":0},"citationItems":[{"id":70,"uris":["http://zotero.org/users/local/5uo6EOBr/items/WRYYUZ7P"],"itemData":{"id":70,"type":"report","abstract":"This document describes the DNS Security Extensions (commonly called \"DNSSEC\") that are specified in RFCs 4033, 4034, and 4035, as well as a handful of others. One purpose is to introduce all of the RFCs in one place so that the reader can understand the many aspects of DNSSEC. This document does not update any of those RFCs. A second purpose is to state that using DNSSEC for origin authentication of DNS data is the best current practice. A third purpose is to provide a single reference for other documents that want to refer to DNSSEC.","genre":"Request for Comments","note":"DOI: 10.17487/RFC9364\nnumber-of-pages: 10","number":"RFC 9364","publisher":"Internet Engineering Task Force","source":"IETF","title":"DNS Security Extensions (DNSSEC)","URL":"https://datatracker.ietf.org/doc/rfc9364","author":[{"family":"Hoffman","given":"Paul E."}],"accessed":{"date-parts":[["2023",5,26]]},"issued":{"date-parts":[["2023",2]]}}}],"schema":"https://github.com/citation-style-language/schema/raw/master/csl-citation.json"} </w:instrText>
      </w:r>
      <w:r>
        <w:fldChar w:fldCharType="separate"/>
      </w:r>
      <w:r w:rsidRPr="00E24E74">
        <w:t>(Hoffman, 2023)</w:t>
      </w:r>
      <w:r>
        <w:fldChar w:fldCharType="end"/>
      </w:r>
      <w:r>
        <w:t>. With both, it will prevent an attacker from eavesdropping and ultimately from spoofing and resolving a wrong address to the client.</w:t>
      </w:r>
    </w:p>
    <w:p w14:paraId="54302C6B" w14:textId="641B7074" w:rsidR="00D74279" w:rsidRDefault="00090C32" w:rsidP="00090C32">
      <w:pPr>
        <w:pStyle w:val="Heading2"/>
      </w:pPr>
      <w:r>
        <w:t>References</w:t>
      </w:r>
    </w:p>
    <w:p w14:paraId="456A1E06" w14:textId="77777777" w:rsidR="00A428D4" w:rsidRPr="00A428D4" w:rsidRDefault="00090C32" w:rsidP="00A428D4">
      <w:pPr>
        <w:pStyle w:val="Bibliography"/>
      </w:pPr>
      <w:r>
        <w:fldChar w:fldCharType="begin"/>
      </w:r>
      <w:r w:rsidR="00A428D4">
        <w:instrText xml:space="preserve"> ADDIN ZOTERO_BIBL {"uncited":[],"omitted":[],"custom":[]} CSL_BIBLIOGRAPHY </w:instrText>
      </w:r>
      <w:r>
        <w:fldChar w:fldCharType="separate"/>
      </w:r>
      <w:r w:rsidR="00A428D4" w:rsidRPr="00A428D4">
        <w:rPr>
          <w:i/>
          <w:iCs/>
        </w:rPr>
        <w:t>DNS spoofing</w:t>
      </w:r>
      <w:r w:rsidR="00A428D4" w:rsidRPr="00A428D4">
        <w:t>. (2023, January 30). IONOS Digital Guide. https://www.ionos.com/digitalguide/server/security/dns-spoofing/</w:t>
      </w:r>
    </w:p>
    <w:p w14:paraId="130EB801" w14:textId="77777777" w:rsidR="00A428D4" w:rsidRPr="00A428D4" w:rsidRDefault="00A428D4" w:rsidP="00A428D4">
      <w:pPr>
        <w:pStyle w:val="Bibliography"/>
      </w:pPr>
      <w:proofErr w:type="spellStart"/>
      <w:r w:rsidRPr="00A428D4">
        <w:t>DNSCrypt</w:t>
      </w:r>
      <w:proofErr w:type="spellEnd"/>
      <w:r w:rsidRPr="00A428D4">
        <w:t xml:space="preserve"> | How it works and what its used for. (n.d.). </w:t>
      </w:r>
      <w:r w:rsidRPr="00A428D4">
        <w:rPr>
          <w:i/>
          <w:iCs/>
        </w:rPr>
        <w:t xml:space="preserve">Snapshot Hub by </w:t>
      </w:r>
      <w:proofErr w:type="spellStart"/>
      <w:r w:rsidRPr="00A428D4">
        <w:rPr>
          <w:i/>
          <w:iCs/>
        </w:rPr>
        <w:t>InterNetX</w:t>
      </w:r>
      <w:proofErr w:type="spellEnd"/>
      <w:r w:rsidRPr="00A428D4">
        <w:t xml:space="preserve">. Retrieved May 23, 2023, from </w:t>
      </w:r>
      <w:proofErr w:type="gramStart"/>
      <w:r w:rsidRPr="00A428D4">
        <w:t>https://snapshot.internetx.com/en/dnscrypt-what-it-is-how-it-works-what-its-used-for/</w:t>
      </w:r>
      <w:proofErr w:type="gramEnd"/>
    </w:p>
    <w:p w14:paraId="36B5C073" w14:textId="77777777" w:rsidR="00A428D4" w:rsidRPr="00A428D4" w:rsidRDefault="00A428D4" w:rsidP="00A428D4">
      <w:pPr>
        <w:pStyle w:val="Bibliography"/>
      </w:pPr>
      <w:r w:rsidRPr="00A428D4">
        <w:t xml:space="preserve">Hoffman, P. E. (2023). </w:t>
      </w:r>
      <w:r w:rsidRPr="00A428D4">
        <w:rPr>
          <w:i/>
          <w:iCs/>
        </w:rPr>
        <w:t>DNS Security Extensions (DNSSEC)</w:t>
      </w:r>
      <w:r w:rsidRPr="00A428D4">
        <w:t xml:space="preserve"> (Request for Comments RFC 9364). Internet Engineering Task Force. https://doi.org/10.17487/RFC9364</w:t>
      </w:r>
    </w:p>
    <w:p w14:paraId="75A4DD8E" w14:textId="77777777" w:rsidR="00A428D4" w:rsidRPr="00A428D4" w:rsidRDefault="00A428D4" w:rsidP="00A428D4">
      <w:pPr>
        <w:pStyle w:val="Bibliography"/>
      </w:pPr>
      <w:r w:rsidRPr="00A428D4">
        <w:t xml:space="preserve">Hubert, A., &amp; Van Mook, R. (2009). </w:t>
      </w:r>
      <w:r w:rsidRPr="00A428D4">
        <w:rPr>
          <w:i/>
          <w:iCs/>
        </w:rPr>
        <w:t>Measures for Making DNS More Resilient against Forged Answers</w:t>
      </w:r>
      <w:r w:rsidRPr="00A428D4">
        <w:t xml:space="preserve"> (No. RFC5452; p. RFC5452). RFC Editor. https://doi.org/10.17487/rfc5452</w:t>
      </w:r>
    </w:p>
    <w:p w14:paraId="50D4925C" w14:textId="77777777" w:rsidR="00A428D4" w:rsidRPr="00A428D4" w:rsidRDefault="00A428D4" w:rsidP="00A428D4">
      <w:pPr>
        <w:pStyle w:val="Bibliography"/>
      </w:pPr>
      <w:proofErr w:type="spellStart"/>
      <w:r w:rsidRPr="00A428D4">
        <w:t>Liska</w:t>
      </w:r>
      <w:proofErr w:type="spellEnd"/>
      <w:r w:rsidRPr="00A428D4">
        <w:t xml:space="preserve">, A., &amp; Stowe, G. (2016). </w:t>
      </w:r>
      <w:r w:rsidRPr="00A428D4">
        <w:rPr>
          <w:i/>
          <w:iCs/>
        </w:rPr>
        <w:t>DNS Security: Defending the Domain Name System</w:t>
      </w:r>
      <w:r w:rsidRPr="00A428D4">
        <w:t xml:space="preserve"> (1st ed.). Syngress Publishing.</w:t>
      </w:r>
    </w:p>
    <w:p w14:paraId="05FFC458" w14:textId="77777777" w:rsidR="00A428D4" w:rsidRPr="00A428D4" w:rsidRDefault="00A428D4" w:rsidP="00A428D4">
      <w:pPr>
        <w:pStyle w:val="Bibliography"/>
      </w:pPr>
      <w:r w:rsidRPr="00A428D4">
        <w:t xml:space="preserve">Mockapetris, P. V. (1987). </w:t>
      </w:r>
      <w:r w:rsidRPr="00A428D4">
        <w:rPr>
          <w:i/>
          <w:iCs/>
        </w:rPr>
        <w:t>Domain names—Implementation and specification</w:t>
      </w:r>
      <w:r w:rsidRPr="00A428D4">
        <w:t xml:space="preserve"> (No. RFC1035; p. RFC1035). RFC Editor. https://doi.org/10.17487/rfc1035</w:t>
      </w:r>
    </w:p>
    <w:p w14:paraId="401C0D2E" w14:textId="77777777" w:rsidR="00A428D4" w:rsidRPr="00A428D4" w:rsidRDefault="00A428D4" w:rsidP="00A428D4">
      <w:pPr>
        <w:pStyle w:val="Bibliography"/>
      </w:pPr>
      <w:proofErr w:type="spellStart"/>
      <w:r w:rsidRPr="00A428D4">
        <w:t>Postel</w:t>
      </w:r>
      <w:proofErr w:type="spellEnd"/>
      <w:r w:rsidRPr="00A428D4">
        <w:t xml:space="preserve">, J. (1994). </w:t>
      </w:r>
      <w:r w:rsidRPr="00A428D4">
        <w:rPr>
          <w:i/>
          <w:iCs/>
        </w:rPr>
        <w:t>Domain Name System Structure and Delegation</w:t>
      </w:r>
      <w:r w:rsidRPr="00A428D4">
        <w:t xml:space="preserve"> (No. RFC1591; p. RFC1591). RFC Editor. https://doi.org/10.17487/rfc1591</w:t>
      </w:r>
    </w:p>
    <w:p w14:paraId="0F3273CF" w14:textId="77777777" w:rsidR="00A428D4" w:rsidRPr="00A428D4" w:rsidRDefault="00A428D4" w:rsidP="00A428D4">
      <w:pPr>
        <w:pStyle w:val="Bibliography"/>
      </w:pPr>
      <w:r w:rsidRPr="00A428D4">
        <w:t xml:space="preserve">Rooney, T., &amp; Dooley, M. (2017). </w:t>
      </w:r>
      <w:r w:rsidRPr="00A428D4">
        <w:rPr>
          <w:i/>
          <w:iCs/>
        </w:rPr>
        <w:t>DNS Security Management</w:t>
      </w:r>
      <w:r w:rsidRPr="00A428D4">
        <w:t>. Wiley.</w:t>
      </w:r>
    </w:p>
    <w:p w14:paraId="2776C647" w14:textId="7029D50C" w:rsidR="00090C32" w:rsidRPr="00E73807" w:rsidRDefault="00090C32" w:rsidP="00E73807">
      <w:r>
        <w:fldChar w:fldCharType="end"/>
      </w:r>
    </w:p>
    <w:sectPr w:rsidR="00090C32" w:rsidRPr="00E738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1F73E1"/>
    <w:multiLevelType w:val="multilevel"/>
    <w:tmpl w:val="8D94CFAC"/>
    <w:lvl w:ilvl="0">
      <w:start w:val="1"/>
      <w:numFmt w:val="decimal"/>
      <w:lvlText w:val="Chapter %1:"/>
      <w:lvlJc w:val="left"/>
      <w:pPr>
        <w:ind w:left="360" w:hanging="360"/>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9186838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62B1"/>
    <w:rsid w:val="00006F60"/>
    <w:rsid w:val="000072B8"/>
    <w:rsid w:val="00014D50"/>
    <w:rsid w:val="00027324"/>
    <w:rsid w:val="00055289"/>
    <w:rsid w:val="00061D3A"/>
    <w:rsid w:val="00064AA6"/>
    <w:rsid w:val="0007112A"/>
    <w:rsid w:val="00075246"/>
    <w:rsid w:val="00090C32"/>
    <w:rsid w:val="000A31E0"/>
    <w:rsid w:val="000A3871"/>
    <w:rsid w:val="000A4E58"/>
    <w:rsid w:val="000D1ECF"/>
    <w:rsid w:val="000D2626"/>
    <w:rsid w:val="000E62B1"/>
    <w:rsid w:val="000F2F4C"/>
    <w:rsid w:val="00100485"/>
    <w:rsid w:val="001127FD"/>
    <w:rsid w:val="00113BC6"/>
    <w:rsid w:val="00127D2F"/>
    <w:rsid w:val="00131A54"/>
    <w:rsid w:val="00131E48"/>
    <w:rsid w:val="0013485E"/>
    <w:rsid w:val="00136A98"/>
    <w:rsid w:val="0014469F"/>
    <w:rsid w:val="00164F45"/>
    <w:rsid w:val="001747B0"/>
    <w:rsid w:val="001770DF"/>
    <w:rsid w:val="00192DFF"/>
    <w:rsid w:val="001D5C3A"/>
    <w:rsid w:val="001F4232"/>
    <w:rsid w:val="00203958"/>
    <w:rsid w:val="00203CB6"/>
    <w:rsid w:val="00276A96"/>
    <w:rsid w:val="002805A7"/>
    <w:rsid w:val="0028092E"/>
    <w:rsid w:val="002831D1"/>
    <w:rsid w:val="00283D54"/>
    <w:rsid w:val="00287EFC"/>
    <w:rsid w:val="002B0CC2"/>
    <w:rsid w:val="002E251F"/>
    <w:rsid w:val="002F0264"/>
    <w:rsid w:val="003108AD"/>
    <w:rsid w:val="003147EE"/>
    <w:rsid w:val="00324523"/>
    <w:rsid w:val="0032584D"/>
    <w:rsid w:val="00361B76"/>
    <w:rsid w:val="0036714E"/>
    <w:rsid w:val="00372B8F"/>
    <w:rsid w:val="00390809"/>
    <w:rsid w:val="003A6F72"/>
    <w:rsid w:val="003B71D5"/>
    <w:rsid w:val="003C3979"/>
    <w:rsid w:val="003C453C"/>
    <w:rsid w:val="003D4CE1"/>
    <w:rsid w:val="003D5EB7"/>
    <w:rsid w:val="003E288A"/>
    <w:rsid w:val="003F0911"/>
    <w:rsid w:val="0040702C"/>
    <w:rsid w:val="00415EF8"/>
    <w:rsid w:val="004200A4"/>
    <w:rsid w:val="0042361F"/>
    <w:rsid w:val="00425BF5"/>
    <w:rsid w:val="00433567"/>
    <w:rsid w:val="00483994"/>
    <w:rsid w:val="00493752"/>
    <w:rsid w:val="004B00C2"/>
    <w:rsid w:val="004C0B8B"/>
    <w:rsid w:val="00534DDF"/>
    <w:rsid w:val="005378FC"/>
    <w:rsid w:val="005432E6"/>
    <w:rsid w:val="00562973"/>
    <w:rsid w:val="00564AC4"/>
    <w:rsid w:val="00580915"/>
    <w:rsid w:val="00585C87"/>
    <w:rsid w:val="00590F92"/>
    <w:rsid w:val="005A24E9"/>
    <w:rsid w:val="005A2593"/>
    <w:rsid w:val="005D3FCF"/>
    <w:rsid w:val="005F2060"/>
    <w:rsid w:val="00600A67"/>
    <w:rsid w:val="006211C8"/>
    <w:rsid w:val="006250C3"/>
    <w:rsid w:val="006271E5"/>
    <w:rsid w:val="006510CB"/>
    <w:rsid w:val="0067206F"/>
    <w:rsid w:val="00680AD8"/>
    <w:rsid w:val="006A12B0"/>
    <w:rsid w:val="006B0B66"/>
    <w:rsid w:val="006C0ED3"/>
    <w:rsid w:val="006E42A8"/>
    <w:rsid w:val="006E72DA"/>
    <w:rsid w:val="007031C7"/>
    <w:rsid w:val="0072359D"/>
    <w:rsid w:val="007332C9"/>
    <w:rsid w:val="00766846"/>
    <w:rsid w:val="007918AE"/>
    <w:rsid w:val="00791B70"/>
    <w:rsid w:val="007941D8"/>
    <w:rsid w:val="007A1E14"/>
    <w:rsid w:val="007A2813"/>
    <w:rsid w:val="007B1286"/>
    <w:rsid w:val="007C4316"/>
    <w:rsid w:val="007E0C89"/>
    <w:rsid w:val="007E45E3"/>
    <w:rsid w:val="00826F8C"/>
    <w:rsid w:val="0083027A"/>
    <w:rsid w:val="00830FC6"/>
    <w:rsid w:val="00866704"/>
    <w:rsid w:val="00906688"/>
    <w:rsid w:val="00912B31"/>
    <w:rsid w:val="00916BDB"/>
    <w:rsid w:val="009272DB"/>
    <w:rsid w:val="00937E0A"/>
    <w:rsid w:val="00947B67"/>
    <w:rsid w:val="009523DE"/>
    <w:rsid w:val="00953315"/>
    <w:rsid w:val="00960EE4"/>
    <w:rsid w:val="009836F5"/>
    <w:rsid w:val="009A2B4F"/>
    <w:rsid w:val="009A73FD"/>
    <w:rsid w:val="009B6FA5"/>
    <w:rsid w:val="009E4327"/>
    <w:rsid w:val="009E43D2"/>
    <w:rsid w:val="00A37509"/>
    <w:rsid w:val="00A428D4"/>
    <w:rsid w:val="00A630D2"/>
    <w:rsid w:val="00A676D1"/>
    <w:rsid w:val="00A70D34"/>
    <w:rsid w:val="00A73428"/>
    <w:rsid w:val="00A75728"/>
    <w:rsid w:val="00A86E9B"/>
    <w:rsid w:val="00AA1758"/>
    <w:rsid w:val="00AA4388"/>
    <w:rsid w:val="00AB103C"/>
    <w:rsid w:val="00AB3C70"/>
    <w:rsid w:val="00AC1237"/>
    <w:rsid w:val="00AC3ECE"/>
    <w:rsid w:val="00AD35F8"/>
    <w:rsid w:val="00AE047A"/>
    <w:rsid w:val="00AE5D0C"/>
    <w:rsid w:val="00B13B1F"/>
    <w:rsid w:val="00B51019"/>
    <w:rsid w:val="00B533AB"/>
    <w:rsid w:val="00B538BC"/>
    <w:rsid w:val="00B55471"/>
    <w:rsid w:val="00B6645C"/>
    <w:rsid w:val="00B818C7"/>
    <w:rsid w:val="00B913CB"/>
    <w:rsid w:val="00BB4FDF"/>
    <w:rsid w:val="00BE27AF"/>
    <w:rsid w:val="00BF05BB"/>
    <w:rsid w:val="00BF2519"/>
    <w:rsid w:val="00C0212B"/>
    <w:rsid w:val="00C0306A"/>
    <w:rsid w:val="00C04F9D"/>
    <w:rsid w:val="00C106FD"/>
    <w:rsid w:val="00C12F18"/>
    <w:rsid w:val="00C23C80"/>
    <w:rsid w:val="00C3209F"/>
    <w:rsid w:val="00C449CE"/>
    <w:rsid w:val="00C51C01"/>
    <w:rsid w:val="00C63EB5"/>
    <w:rsid w:val="00C65B38"/>
    <w:rsid w:val="00C74A14"/>
    <w:rsid w:val="00C75595"/>
    <w:rsid w:val="00C83D16"/>
    <w:rsid w:val="00C85A50"/>
    <w:rsid w:val="00C92884"/>
    <w:rsid w:val="00CB04C0"/>
    <w:rsid w:val="00CD5DBC"/>
    <w:rsid w:val="00CE5FAA"/>
    <w:rsid w:val="00CF1CA0"/>
    <w:rsid w:val="00CF6BCC"/>
    <w:rsid w:val="00CF7B37"/>
    <w:rsid w:val="00D2602F"/>
    <w:rsid w:val="00D36248"/>
    <w:rsid w:val="00D53D79"/>
    <w:rsid w:val="00D61D2B"/>
    <w:rsid w:val="00D65587"/>
    <w:rsid w:val="00D74279"/>
    <w:rsid w:val="00D76AD6"/>
    <w:rsid w:val="00D76B81"/>
    <w:rsid w:val="00D86678"/>
    <w:rsid w:val="00DA5DE4"/>
    <w:rsid w:val="00DE36BC"/>
    <w:rsid w:val="00E02F28"/>
    <w:rsid w:val="00E161B9"/>
    <w:rsid w:val="00E341B7"/>
    <w:rsid w:val="00E55F04"/>
    <w:rsid w:val="00E6092E"/>
    <w:rsid w:val="00E65D0C"/>
    <w:rsid w:val="00E73807"/>
    <w:rsid w:val="00EA3CCE"/>
    <w:rsid w:val="00EB2066"/>
    <w:rsid w:val="00EF5E2F"/>
    <w:rsid w:val="00F1102F"/>
    <w:rsid w:val="00F151DE"/>
    <w:rsid w:val="00F204E0"/>
    <w:rsid w:val="00F421A8"/>
    <w:rsid w:val="00F470E8"/>
    <w:rsid w:val="00F475E2"/>
    <w:rsid w:val="00F51157"/>
    <w:rsid w:val="00F54226"/>
    <w:rsid w:val="00F65648"/>
    <w:rsid w:val="00FC1E5F"/>
    <w:rsid w:val="00FC4E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804570"/>
  <w15:chartTrackingRefBased/>
  <w15:docId w15:val="{3C90FE83-E896-44BB-94F6-50D84BA9CE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3807"/>
    <w:pPr>
      <w:spacing w:line="360" w:lineRule="auto"/>
      <w:jc w:val="both"/>
    </w:pPr>
    <w:rPr>
      <w:rFonts w:ascii="Times New Roman" w:eastAsia="Times New Roman" w:hAnsi="Times New Roman" w:cs="Times New Roman"/>
      <w:kern w:val="0"/>
      <w:sz w:val="24"/>
      <w:szCs w:val="24"/>
      <w14:ligatures w14:val="none"/>
    </w:rPr>
  </w:style>
  <w:style w:type="paragraph" w:styleId="Heading1">
    <w:name w:val="heading 1"/>
    <w:basedOn w:val="Normal"/>
    <w:next w:val="Normal"/>
    <w:link w:val="Heading1Char"/>
    <w:autoRedefine/>
    <w:uiPriority w:val="9"/>
    <w:qFormat/>
    <w:rsid w:val="00361B76"/>
    <w:pPr>
      <w:keepNext/>
      <w:keepLines/>
      <w:spacing w:before="240" w:after="0"/>
      <w:jc w:val="center"/>
      <w:outlineLvl w:val="0"/>
    </w:pPr>
    <w:rPr>
      <w:rFonts w:eastAsiaTheme="majorEastAsia" w:cstheme="majorBidi"/>
      <w:color w:val="000000" w:themeColor="text1"/>
      <w:szCs w:val="32"/>
    </w:rPr>
  </w:style>
  <w:style w:type="paragraph" w:styleId="Heading2">
    <w:name w:val="heading 2"/>
    <w:basedOn w:val="Normal"/>
    <w:next w:val="Normal"/>
    <w:link w:val="Heading2Char"/>
    <w:autoRedefine/>
    <w:uiPriority w:val="9"/>
    <w:unhideWhenUsed/>
    <w:qFormat/>
    <w:rsid w:val="00090C32"/>
    <w:pPr>
      <w:keepNext/>
      <w:keepLines/>
      <w:spacing w:before="40" w:after="0"/>
      <w:jc w:val="center"/>
      <w:outlineLvl w:val="1"/>
    </w:pPr>
    <w:rPr>
      <w:rFonts w:eastAsiaTheme="majorEastAsia" w:cstheme="majorBidi"/>
      <w:color w:val="000000" w:themeColor="text1"/>
      <w:szCs w:val="26"/>
    </w:rPr>
  </w:style>
  <w:style w:type="paragraph" w:styleId="Heading3">
    <w:name w:val="heading 3"/>
    <w:basedOn w:val="Normal"/>
    <w:next w:val="Normal"/>
    <w:link w:val="Heading3Char"/>
    <w:autoRedefine/>
    <w:uiPriority w:val="9"/>
    <w:unhideWhenUsed/>
    <w:qFormat/>
    <w:rsid w:val="00912B31"/>
    <w:pPr>
      <w:keepNext/>
      <w:keepLines/>
      <w:spacing w:before="40" w:after="0"/>
      <w:outlineLvl w:val="2"/>
    </w:pPr>
    <w:rPr>
      <w:rFonts w:eastAsiaTheme="majorEastAsia" w:cstheme="majorBid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1B76"/>
    <w:rPr>
      <w:rFonts w:ascii="Times New Roman" w:eastAsiaTheme="majorEastAsia" w:hAnsi="Times New Roman" w:cstheme="majorBidi"/>
      <w:color w:val="000000" w:themeColor="text1"/>
      <w:sz w:val="24"/>
      <w:szCs w:val="32"/>
    </w:rPr>
  </w:style>
  <w:style w:type="character" w:customStyle="1" w:styleId="Heading2Char">
    <w:name w:val="Heading 2 Char"/>
    <w:basedOn w:val="DefaultParagraphFont"/>
    <w:link w:val="Heading2"/>
    <w:uiPriority w:val="9"/>
    <w:rsid w:val="00090C32"/>
    <w:rPr>
      <w:rFonts w:ascii="Times New Roman" w:eastAsiaTheme="majorEastAsia" w:hAnsi="Times New Roman" w:cstheme="majorBidi"/>
      <w:color w:val="000000" w:themeColor="text1"/>
      <w:kern w:val="0"/>
      <w:sz w:val="24"/>
      <w:szCs w:val="26"/>
      <w14:ligatures w14:val="none"/>
    </w:rPr>
  </w:style>
  <w:style w:type="character" w:customStyle="1" w:styleId="Heading3Char">
    <w:name w:val="Heading 3 Char"/>
    <w:basedOn w:val="DefaultParagraphFont"/>
    <w:link w:val="Heading3"/>
    <w:uiPriority w:val="9"/>
    <w:rsid w:val="00912B31"/>
    <w:rPr>
      <w:rFonts w:ascii="Times New Roman" w:eastAsiaTheme="majorEastAsia" w:hAnsi="Times New Roman" w:cstheme="majorBidi"/>
      <w:color w:val="000000" w:themeColor="text1"/>
      <w:sz w:val="24"/>
      <w:szCs w:val="24"/>
    </w:rPr>
  </w:style>
  <w:style w:type="paragraph" w:styleId="NormalWeb">
    <w:name w:val="Normal (Web)"/>
    <w:basedOn w:val="Normal"/>
    <w:uiPriority w:val="99"/>
    <w:unhideWhenUsed/>
    <w:rsid w:val="00F51157"/>
    <w:pPr>
      <w:spacing w:before="100" w:beforeAutospacing="1" w:after="100" w:afterAutospacing="1" w:line="240" w:lineRule="auto"/>
      <w:jc w:val="left"/>
    </w:pPr>
  </w:style>
  <w:style w:type="paragraph" w:styleId="Caption">
    <w:name w:val="caption"/>
    <w:basedOn w:val="Normal"/>
    <w:next w:val="Normal"/>
    <w:uiPriority w:val="35"/>
    <w:unhideWhenUsed/>
    <w:qFormat/>
    <w:rsid w:val="00766846"/>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090C3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6910600">
      <w:bodyDiv w:val="1"/>
      <w:marLeft w:val="0"/>
      <w:marRight w:val="0"/>
      <w:marTop w:val="0"/>
      <w:marBottom w:val="0"/>
      <w:divBdr>
        <w:top w:val="none" w:sz="0" w:space="0" w:color="auto"/>
        <w:left w:val="none" w:sz="0" w:space="0" w:color="auto"/>
        <w:bottom w:val="none" w:sz="0" w:space="0" w:color="auto"/>
        <w:right w:val="none" w:sz="0" w:space="0" w:color="auto"/>
      </w:divBdr>
    </w:div>
    <w:div w:id="1492715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502</TotalTime>
  <Pages>7</Pages>
  <Words>3703</Words>
  <Characters>21108</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e Kabucho</dc:creator>
  <cp:keywords/>
  <dc:description/>
  <cp:lastModifiedBy>George Kabucho</cp:lastModifiedBy>
  <cp:revision>13</cp:revision>
  <dcterms:created xsi:type="dcterms:W3CDTF">2023-05-19T06:28:00Z</dcterms:created>
  <dcterms:modified xsi:type="dcterms:W3CDTF">2023-05-26T0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8674940e49a7b03b4999e23e9e874d6f81222131e445c03e36eb6ffac02ee2b</vt:lpwstr>
  </property>
  <property fmtid="{D5CDD505-2E9C-101B-9397-08002B2CF9AE}" pid="3" name="ZOTERO_PREF_1">
    <vt:lpwstr>&lt;data data-version="3" zotero-version="6.0.26"&gt;&lt;session id="0F5TsBdi"/&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